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5D03822F" w:rsidR="00151300" w:rsidRPr="00F04348" w:rsidRDefault="00070123" w:rsidP="00151300">
      <w:pPr>
        <w:pStyle w:val="BodyText"/>
        <w:rPr>
          <w:lang w:val="en-US"/>
        </w:rPr>
      </w:pPr>
      <w:r>
        <w:t>11</w:t>
      </w:r>
      <w:r w:rsidR="00F04348" w:rsidRPr="00F04348">
        <w:t xml:space="preserve">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38516981"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39679A">
              <w:rPr>
                <w:noProof/>
                <w:webHidden/>
              </w:rPr>
              <w:t>9</w:t>
            </w:r>
            <w:r w:rsidR="000B4CAD">
              <w:rPr>
                <w:noProof/>
                <w:webHidden/>
              </w:rPr>
              <w:fldChar w:fldCharType="end"/>
            </w:r>
          </w:hyperlink>
        </w:p>
        <w:p w14:paraId="4347DC8D" w14:textId="52A8A5C5" w:rsidR="000B4CAD" w:rsidRDefault="0014513D">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39679A">
              <w:rPr>
                <w:noProof/>
                <w:webHidden/>
              </w:rPr>
              <w:t>9</w:t>
            </w:r>
            <w:r w:rsidR="000B4CAD">
              <w:rPr>
                <w:noProof/>
                <w:webHidden/>
              </w:rPr>
              <w:fldChar w:fldCharType="end"/>
            </w:r>
          </w:hyperlink>
        </w:p>
        <w:p w14:paraId="36E4E6EA" w14:textId="07FD2062" w:rsidR="000B4CAD" w:rsidRDefault="0014513D">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39679A">
              <w:rPr>
                <w:noProof/>
                <w:webHidden/>
              </w:rPr>
              <w:t>10</w:t>
            </w:r>
            <w:r w:rsidR="000B4CAD">
              <w:rPr>
                <w:noProof/>
                <w:webHidden/>
              </w:rPr>
              <w:fldChar w:fldCharType="end"/>
            </w:r>
          </w:hyperlink>
        </w:p>
        <w:p w14:paraId="067B62BF" w14:textId="262E27C2" w:rsidR="000B4CAD" w:rsidRDefault="0014513D">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39679A">
              <w:rPr>
                <w:noProof/>
                <w:webHidden/>
              </w:rPr>
              <w:t>11</w:t>
            </w:r>
            <w:r w:rsidR="000B4CAD">
              <w:rPr>
                <w:noProof/>
                <w:webHidden/>
              </w:rPr>
              <w:fldChar w:fldCharType="end"/>
            </w:r>
          </w:hyperlink>
        </w:p>
        <w:p w14:paraId="4687F4A8" w14:textId="28E61846" w:rsidR="000B4CAD" w:rsidRDefault="0014513D">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39679A">
              <w:rPr>
                <w:noProof/>
                <w:webHidden/>
              </w:rPr>
              <w:t>12</w:t>
            </w:r>
            <w:r w:rsidR="000B4CAD">
              <w:rPr>
                <w:noProof/>
                <w:webHidden/>
              </w:rPr>
              <w:fldChar w:fldCharType="end"/>
            </w:r>
          </w:hyperlink>
        </w:p>
        <w:p w14:paraId="670D0E9C" w14:textId="088FE50D" w:rsidR="000B4CAD" w:rsidRDefault="0014513D">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39679A">
              <w:rPr>
                <w:noProof/>
                <w:webHidden/>
              </w:rPr>
              <w:t>14</w:t>
            </w:r>
            <w:r w:rsidR="000B4CAD">
              <w:rPr>
                <w:noProof/>
                <w:webHidden/>
              </w:rPr>
              <w:fldChar w:fldCharType="end"/>
            </w:r>
          </w:hyperlink>
        </w:p>
        <w:p w14:paraId="6D2929B9" w14:textId="2E9007F5" w:rsidR="000B4CAD" w:rsidRDefault="0014513D">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39679A">
              <w:rPr>
                <w:noProof/>
                <w:webHidden/>
              </w:rPr>
              <w:t>16</w:t>
            </w:r>
            <w:r w:rsidR="000B4CAD">
              <w:rPr>
                <w:noProof/>
                <w:webHidden/>
              </w:rPr>
              <w:fldChar w:fldCharType="end"/>
            </w:r>
          </w:hyperlink>
        </w:p>
        <w:p w14:paraId="5F32A287" w14:textId="20E9EF77" w:rsidR="000B4CAD" w:rsidRDefault="0014513D">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39679A">
              <w:rPr>
                <w:noProof/>
                <w:webHidden/>
              </w:rPr>
              <w:t>16</w:t>
            </w:r>
            <w:r w:rsidR="000B4CAD">
              <w:rPr>
                <w:noProof/>
                <w:webHidden/>
              </w:rPr>
              <w:fldChar w:fldCharType="end"/>
            </w:r>
          </w:hyperlink>
        </w:p>
        <w:p w14:paraId="34920CDB" w14:textId="2B5351D7" w:rsidR="000B4CAD" w:rsidRDefault="0014513D">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39679A">
              <w:rPr>
                <w:noProof/>
                <w:webHidden/>
              </w:rPr>
              <w:t>16</w:t>
            </w:r>
            <w:r w:rsidR="000B4CAD">
              <w:rPr>
                <w:noProof/>
                <w:webHidden/>
              </w:rPr>
              <w:fldChar w:fldCharType="end"/>
            </w:r>
          </w:hyperlink>
        </w:p>
        <w:p w14:paraId="6203F20B" w14:textId="44F3E40D" w:rsidR="000B4CAD" w:rsidRDefault="0014513D">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39679A">
              <w:rPr>
                <w:noProof/>
                <w:webHidden/>
              </w:rPr>
              <w:t>25</w:t>
            </w:r>
            <w:r w:rsidR="000B4CAD">
              <w:rPr>
                <w:noProof/>
                <w:webHidden/>
              </w:rPr>
              <w:fldChar w:fldCharType="end"/>
            </w:r>
          </w:hyperlink>
        </w:p>
        <w:p w14:paraId="4C696A95" w14:textId="121C9EC3" w:rsidR="000B4CAD" w:rsidRDefault="0014513D">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39679A">
              <w:rPr>
                <w:noProof/>
                <w:webHidden/>
              </w:rPr>
              <w:t>30</w:t>
            </w:r>
            <w:r w:rsidR="000B4CAD">
              <w:rPr>
                <w:noProof/>
                <w:webHidden/>
              </w:rPr>
              <w:fldChar w:fldCharType="end"/>
            </w:r>
          </w:hyperlink>
        </w:p>
        <w:p w14:paraId="032AC720" w14:textId="1E302C60" w:rsidR="000B4CAD" w:rsidRDefault="0014513D">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39679A">
              <w:rPr>
                <w:noProof/>
                <w:webHidden/>
              </w:rPr>
              <w:t>35</w:t>
            </w:r>
            <w:r w:rsidR="000B4CAD">
              <w:rPr>
                <w:noProof/>
                <w:webHidden/>
              </w:rPr>
              <w:fldChar w:fldCharType="end"/>
            </w:r>
          </w:hyperlink>
        </w:p>
        <w:p w14:paraId="1B25C6CE" w14:textId="271438ED" w:rsidR="000B4CAD" w:rsidRDefault="0014513D">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39679A">
              <w:rPr>
                <w:noProof/>
                <w:webHidden/>
              </w:rPr>
              <w:t>36</w:t>
            </w:r>
            <w:r w:rsidR="000B4CAD">
              <w:rPr>
                <w:noProof/>
                <w:webHidden/>
              </w:rPr>
              <w:fldChar w:fldCharType="end"/>
            </w:r>
          </w:hyperlink>
        </w:p>
        <w:p w14:paraId="13489ED0" w14:textId="07533822" w:rsidR="000B4CAD" w:rsidRDefault="0014513D">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39679A">
              <w:rPr>
                <w:noProof/>
                <w:webHidden/>
              </w:rPr>
              <w:t>37</w:t>
            </w:r>
            <w:r w:rsidR="000B4CAD">
              <w:rPr>
                <w:noProof/>
                <w:webHidden/>
              </w:rPr>
              <w:fldChar w:fldCharType="end"/>
            </w:r>
          </w:hyperlink>
        </w:p>
        <w:p w14:paraId="6401511A" w14:textId="617A966B" w:rsidR="000B4CAD" w:rsidRDefault="0014513D">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39679A">
              <w:rPr>
                <w:noProof/>
                <w:webHidden/>
              </w:rPr>
              <w:t>37</w:t>
            </w:r>
            <w:r w:rsidR="000B4CAD">
              <w:rPr>
                <w:noProof/>
                <w:webHidden/>
              </w:rPr>
              <w:fldChar w:fldCharType="end"/>
            </w:r>
          </w:hyperlink>
        </w:p>
        <w:p w14:paraId="21912D7C" w14:textId="5BAE7931" w:rsidR="000B4CAD" w:rsidRDefault="0014513D">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39679A">
              <w:rPr>
                <w:noProof/>
                <w:webHidden/>
              </w:rPr>
              <w:t>37</w:t>
            </w:r>
            <w:r w:rsidR="000B4CAD">
              <w:rPr>
                <w:noProof/>
                <w:webHidden/>
              </w:rPr>
              <w:fldChar w:fldCharType="end"/>
            </w:r>
          </w:hyperlink>
        </w:p>
        <w:p w14:paraId="098C2446" w14:textId="5AF2BFB6" w:rsidR="000B4CAD" w:rsidRDefault="0014513D">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39679A">
              <w:rPr>
                <w:noProof/>
                <w:webHidden/>
              </w:rPr>
              <w:t>43</w:t>
            </w:r>
            <w:r w:rsidR="000B4CAD">
              <w:rPr>
                <w:noProof/>
                <w:webHidden/>
              </w:rPr>
              <w:fldChar w:fldCharType="end"/>
            </w:r>
          </w:hyperlink>
        </w:p>
        <w:p w14:paraId="4634ADD9" w14:textId="4CF87B83" w:rsidR="000B4CAD" w:rsidRDefault="0014513D">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39679A">
              <w:rPr>
                <w:noProof/>
                <w:webHidden/>
              </w:rPr>
              <w:t>56</w:t>
            </w:r>
            <w:r w:rsidR="000B4CAD">
              <w:rPr>
                <w:noProof/>
                <w:webHidden/>
              </w:rPr>
              <w:fldChar w:fldCharType="end"/>
            </w:r>
          </w:hyperlink>
        </w:p>
        <w:p w14:paraId="29DC93DF" w14:textId="36A38E88" w:rsidR="000B4CAD" w:rsidRDefault="0014513D">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39679A">
              <w:rPr>
                <w:noProof/>
                <w:webHidden/>
              </w:rPr>
              <w:t>58</w:t>
            </w:r>
            <w:r w:rsidR="000B4CAD">
              <w:rPr>
                <w:noProof/>
                <w:webHidden/>
              </w:rPr>
              <w:fldChar w:fldCharType="end"/>
            </w:r>
          </w:hyperlink>
        </w:p>
        <w:p w14:paraId="77AF0727" w14:textId="4F987F96" w:rsidR="000B4CAD" w:rsidRDefault="0014513D">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39679A">
              <w:rPr>
                <w:noProof/>
                <w:webHidden/>
              </w:rPr>
              <w:t>60</w:t>
            </w:r>
            <w:r w:rsidR="000B4CAD">
              <w:rPr>
                <w:noProof/>
                <w:webHidden/>
              </w:rPr>
              <w:fldChar w:fldCharType="end"/>
            </w:r>
          </w:hyperlink>
        </w:p>
        <w:p w14:paraId="53405426" w14:textId="00E6CEB7" w:rsidR="000B4CAD" w:rsidRDefault="0014513D">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39679A">
              <w:rPr>
                <w:noProof/>
                <w:webHidden/>
              </w:rPr>
              <w:t>61</w:t>
            </w:r>
            <w:r w:rsidR="000B4CAD">
              <w:rPr>
                <w:noProof/>
                <w:webHidden/>
              </w:rPr>
              <w:fldChar w:fldCharType="end"/>
            </w:r>
          </w:hyperlink>
        </w:p>
        <w:p w14:paraId="65E91F60" w14:textId="5CFCBD28" w:rsidR="000B4CAD" w:rsidRDefault="0014513D">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39679A">
              <w:rPr>
                <w:noProof/>
                <w:webHidden/>
              </w:rPr>
              <w:t>62</w:t>
            </w:r>
            <w:r w:rsidR="000B4CAD">
              <w:rPr>
                <w:noProof/>
                <w:webHidden/>
              </w:rPr>
              <w:fldChar w:fldCharType="end"/>
            </w:r>
          </w:hyperlink>
        </w:p>
        <w:p w14:paraId="3B65A375" w14:textId="46C65734" w:rsidR="000B4CAD" w:rsidRDefault="0014513D">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39679A">
              <w:rPr>
                <w:noProof/>
                <w:webHidden/>
              </w:rPr>
              <w:t>62</w:t>
            </w:r>
            <w:r w:rsidR="000B4CAD">
              <w:rPr>
                <w:noProof/>
                <w:webHidden/>
              </w:rPr>
              <w:fldChar w:fldCharType="end"/>
            </w:r>
          </w:hyperlink>
        </w:p>
        <w:p w14:paraId="453C8377" w14:textId="4E3A2354" w:rsidR="000B4CAD" w:rsidRDefault="0014513D">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39679A">
              <w:rPr>
                <w:noProof/>
                <w:webHidden/>
              </w:rPr>
              <w:t>62</w:t>
            </w:r>
            <w:r w:rsidR="000B4CAD">
              <w:rPr>
                <w:noProof/>
                <w:webHidden/>
              </w:rPr>
              <w:fldChar w:fldCharType="end"/>
            </w:r>
          </w:hyperlink>
        </w:p>
        <w:p w14:paraId="3D8C3C67" w14:textId="3EFC9B4C" w:rsidR="000B4CAD" w:rsidRDefault="0014513D">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39679A">
              <w:rPr>
                <w:noProof/>
                <w:webHidden/>
              </w:rPr>
              <w:t>64</w:t>
            </w:r>
            <w:r w:rsidR="000B4CAD">
              <w:rPr>
                <w:noProof/>
                <w:webHidden/>
              </w:rPr>
              <w:fldChar w:fldCharType="end"/>
            </w:r>
          </w:hyperlink>
        </w:p>
        <w:p w14:paraId="126254BE" w14:textId="5FE4B20B" w:rsidR="000B4CAD" w:rsidRDefault="0014513D">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39679A">
              <w:rPr>
                <w:noProof/>
                <w:webHidden/>
              </w:rPr>
              <w:t>66</w:t>
            </w:r>
            <w:r w:rsidR="000B4CAD">
              <w:rPr>
                <w:noProof/>
                <w:webHidden/>
              </w:rPr>
              <w:fldChar w:fldCharType="end"/>
            </w:r>
          </w:hyperlink>
        </w:p>
        <w:p w14:paraId="5CC9BBC9" w14:textId="0F15CDAF" w:rsidR="000B4CAD" w:rsidRDefault="0014513D">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39679A">
              <w:rPr>
                <w:noProof/>
                <w:webHidden/>
              </w:rPr>
              <w:t>75</w:t>
            </w:r>
            <w:r w:rsidR="000B4CAD">
              <w:rPr>
                <w:noProof/>
                <w:webHidden/>
              </w:rPr>
              <w:fldChar w:fldCharType="end"/>
            </w:r>
          </w:hyperlink>
        </w:p>
        <w:p w14:paraId="4C9247AA" w14:textId="293C19DD" w:rsidR="000B4CAD" w:rsidRDefault="0014513D">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39679A">
              <w:rPr>
                <w:noProof/>
                <w:webHidden/>
              </w:rPr>
              <w:t>78</w:t>
            </w:r>
            <w:r w:rsidR="000B4CAD">
              <w:rPr>
                <w:noProof/>
                <w:webHidden/>
              </w:rPr>
              <w:fldChar w:fldCharType="end"/>
            </w:r>
          </w:hyperlink>
        </w:p>
        <w:p w14:paraId="22D42A83" w14:textId="43CE80DB" w:rsidR="000B4CAD" w:rsidRDefault="0014513D">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39679A">
              <w:rPr>
                <w:noProof/>
                <w:webHidden/>
              </w:rPr>
              <w:t>79</w:t>
            </w:r>
            <w:r w:rsidR="000B4CAD">
              <w:rPr>
                <w:noProof/>
                <w:webHidden/>
              </w:rPr>
              <w:fldChar w:fldCharType="end"/>
            </w:r>
          </w:hyperlink>
        </w:p>
        <w:p w14:paraId="406FB0B1" w14:textId="2395B2A2" w:rsidR="000B4CAD" w:rsidRDefault="0014513D">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39679A">
              <w:rPr>
                <w:noProof/>
                <w:webHidden/>
              </w:rPr>
              <w:t>79</w:t>
            </w:r>
            <w:r w:rsidR="000B4CAD">
              <w:rPr>
                <w:noProof/>
                <w:webHidden/>
              </w:rPr>
              <w:fldChar w:fldCharType="end"/>
            </w:r>
          </w:hyperlink>
        </w:p>
        <w:p w14:paraId="17DA4C9F" w14:textId="1CA31925" w:rsidR="000B4CAD" w:rsidRDefault="0014513D">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39679A">
              <w:rPr>
                <w:noProof/>
                <w:webHidden/>
              </w:rPr>
              <w:t>79</w:t>
            </w:r>
            <w:r w:rsidR="000B4CAD">
              <w:rPr>
                <w:noProof/>
                <w:webHidden/>
              </w:rPr>
              <w:fldChar w:fldCharType="end"/>
            </w:r>
          </w:hyperlink>
        </w:p>
        <w:p w14:paraId="7D569C46" w14:textId="68895DE7" w:rsidR="000B4CAD" w:rsidRDefault="0014513D">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39679A">
              <w:rPr>
                <w:noProof/>
                <w:webHidden/>
              </w:rPr>
              <w:t>83</w:t>
            </w:r>
            <w:r w:rsidR="000B4CAD">
              <w:rPr>
                <w:noProof/>
                <w:webHidden/>
              </w:rPr>
              <w:fldChar w:fldCharType="end"/>
            </w:r>
          </w:hyperlink>
        </w:p>
        <w:p w14:paraId="09701E44" w14:textId="415DAABD" w:rsidR="000B4CAD" w:rsidRDefault="0014513D">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39679A">
              <w:rPr>
                <w:noProof/>
                <w:webHidden/>
              </w:rPr>
              <w:t>94</w:t>
            </w:r>
            <w:r w:rsidR="000B4CAD">
              <w:rPr>
                <w:noProof/>
                <w:webHidden/>
              </w:rPr>
              <w:fldChar w:fldCharType="end"/>
            </w:r>
          </w:hyperlink>
        </w:p>
        <w:p w14:paraId="2D45D711" w14:textId="40297DE1" w:rsidR="000B4CAD" w:rsidRDefault="0014513D">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39679A">
              <w:rPr>
                <w:noProof/>
                <w:webHidden/>
              </w:rPr>
              <w:t>95</w:t>
            </w:r>
            <w:r w:rsidR="000B4CAD">
              <w:rPr>
                <w:noProof/>
                <w:webHidden/>
              </w:rPr>
              <w:fldChar w:fldCharType="end"/>
            </w:r>
          </w:hyperlink>
        </w:p>
        <w:p w14:paraId="6B588223" w14:textId="0C57928A" w:rsidR="000B4CAD" w:rsidRDefault="0014513D">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39679A">
              <w:rPr>
                <w:noProof/>
                <w:webHidden/>
              </w:rPr>
              <w:t>95</w:t>
            </w:r>
            <w:r w:rsidR="000B4CAD">
              <w:rPr>
                <w:noProof/>
                <w:webHidden/>
              </w:rPr>
              <w:fldChar w:fldCharType="end"/>
            </w:r>
          </w:hyperlink>
        </w:p>
        <w:p w14:paraId="3D856630" w14:textId="48B76294" w:rsidR="000B4CAD" w:rsidRDefault="0014513D">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39679A">
              <w:rPr>
                <w:noProof/>
                <w:webHidden/>
              </w:rPr>
              <w:t>96</w:t>
            </w:r>
            <w:r w:rsidR="000B4CAD">
              <w:rPr>
                <w:noProof/>
                <w:webHidden/>
              </w:rPr>
              <w:fldChar w:fldCharType="end"/>
            </w:r>
          </w:hyperlink>
        </w:p>
        <w:p w14:paraId="41AE0173" w14:textId="175A9E9E" w:rsidR="000B4CAD" w:rsidRDefault="0014513D">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39679A">
              <w:rPr>
                <w:noProof/>
                <w:webHidden/>
              </w:rPr>
              <w:t>99</w:t>
            </w:r>
            <w:r w:rsidR="000B4CAD">
              <w:rPr>
                <w:noProof/>
                <w:webHidden/>
              </w:rPr>
              <w:fldChar w:fldCharType="end"/>
            </w:r>
          </w:hyperlink>
        </w:p>
        <w:p w14:paraId="4B7A7397" w14:textId="165945F1" w:rsidR="000B4CAD" w:rsidRDefault="0014513D">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39679A">
              <w:rPr>
                <w:noProof/>
                <w:webHidden/>
              </w:rPr>
              <w:t>100</w:t>
            </w:r>
            <w:r w:rsidR="000B4CAD">
              <w:rPr>
                <w:noProof/>
                <w:webHidden/>
              </w:rPr>
              <w:fldChar w:fldCharType="end"/>
            </w:r>
          </w:hyperlink>
        </w:p>
        <w:p w14:paraId="33B14764" w14:textId="4B817C27" w:rsidR="000B4CAD" w:rsidRDefault="0014513D">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39679A">
              <w:rPr>
                <w:noProof/>
                <w:webHidden/>
              </w:rPr>
              <w:t>102</w:t>
            </w:r>
            <w:r w:rsidR="000B4CAD">
              <w:rPr>
                <w:noProof/>
                <w:webHidden/>
              </w:rPr>
              <w:fldChar w:fldCharType="end"/>
            </w:r>
          </w:hyperlink>
        </w:p>
        <w:p w14:paraId="3DBF8BFD" w14:textId="76F5994F" w:rsidR="000D424C" w:rsidRPr="00452013" w:rsidRDefault="0014513D"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39679A">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260FF15B"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39679A">
          <w:rPr>
            <w:noProof/>
            <w:webHidden/>
          </w:rPr>
          <w:t>11</w:t>
        </w:r>
        <w:r w:rsidR="000A0207">
          <w:rPr>
            <w:noProof/>
            <w:webHidden/>
          </w:rPr>
          <w:fldChar w:fldCharType="end"/>
        </w:r>
      </w:hyperlink>
    </w:p>
    <w:p w14:paraId="078FCEF2" w14:textId="7A38B573" w:rsidR="000A0207" w:rsidRDefault="0014513D"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39679A">
          <w:rPr>
            <w:noProof/>
            <w:webHidden/>
          </w:rPr>
          <w:t>18</w:t>
        </w:r>
        <w:r w:rsidR="000A0207">
          <w:rPr>
            <w:noProof/>
            <w:webHidden/>
          </w:rPr>
          <w:fldChar w:fldCharType="end"/>
        </w:r>
      </w:hyperlink>
    </w:p>
    <w:p w14:paraId="3302D050" w14:textId="469AD8F9" w:rsidR="000A0207" w:rsidRDefault="0014513D"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39679A">
          <w:rPr>
            <w:noProof/>
            <w:webHidden/>
          </w:rPr>
          <w:t>19</w:t>
        </w:r>
        <w:r w:rsidR="000A0207">
          <w:rPr>
            <w:noProof/>
            <w:webHidden/>
          </w:rPr>
          <w:fldChar w:fldCharType="end"/>
        </w:r>
      </w:hyperlink>
    </w:p>
    <w:p w14:paraId="0DFE61F6" w14:textId="7E8C0517" w:rsidR="000A0207" w:rsidRDefault="0014513D"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39679A">
          <w:rPr>
            <w:noProof/>
            <w:webHidden/>
          </w:rPr>
          <w:t>21</w:t>
        </w:r>
        <w:r w:rsidR="000A0207">
          <w:rPr>
            <w:noProof/>
            <w:webHidden/>
          </w:rPr>
          <w:fldChar w:fldCharType="end"/>
        </w:r>
      </w:hyperlink>
    </w:p>
    <w:p w14:paraId="7300C61F" w14:textId="702796B3" w:rsidR="000A0207" w:rsidRDefault="0014513D"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39679A">
          <w:rPr>
            <w:noProof/>
            <w:webHidden/>
          </w:rPr>
          <w:t>25</w:t>
        </w:r>
        <w:r w:rsidR="000A0207">
          <w:rPr>
            <w:noProof/>
            <w:webHidden/>
          </w:rPr>
          <w:fldChar w:fldCharType="end"/>
        </w:r>
      </w:hyperlink>
    </w:p>
    <w:p w14:paraId="7FBD9675" w14:textId="0362307A" w:rsidR="000A0207" w:rsidRDefault="0014513D"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39679A">
          <w:rPr>
            <w:noProof/>
            <w:webHidden/>
          </w:rPr>
          <w:t>26</w:t>
        </w:r>
        <w:r w:rsidR="000A0207">
          <w:rPr>
            <w:noProof/>
            <w:webHidden/>
          </w:rPr>
          <w:fldChar w:fldCharType="end"/>
        </w:r>
      </w:hyperlink>
    </w:p>
    <w:p w14:paraId="274208CE" w14:textId="0D77DA0B" w:rsidR="000A0207" w:rsidRDefault="0014513D"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39679A">
          <w:rPr>
            <w:noProof/>
            <w:webHidden/>
          </w:rPr>
          <w:t>27</w:t>
        </w:r>
        <w:r w:rsidR="000A0207">
          <w:rPr>
            <w:noProof/>
            <w:webHidden/>
          </w:rPr>
          <w:fldChar w:fldCharType="end"/>
        </w:r>
      </w:hyperlink>
    </w:p>
    <w:p w14:paraId="2B589BE2" w14:textId="06849524" w:rsidR="000A0207" w:rsidRDefault="0014513D"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39679A">
          <w:rPr>
            <w:noProof/>
            <w:webHidden/>
          </w:rPr>
          <w:t>27</w:t>
        </w:r>
        <w:r w:rsidR="000A0207">
          <w:rPr>
            <w:noProof/>
            <w:webHidden/>
          </w:rPr>
          <w:fldChar w:fldCharType="end"/>
        </w:r>
      </w:hyperlink>
    </w:p>
    <w:p w14:paraId="0160E6CD" w14:textId="26C80FE2" w:rsidR="000A0207" w:rsidRDefault="0014513D"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39679A">
          <w:rPr>
            <w:noProof/>
            <w:webHidden/>
          </w:rPr>
          <w:t>31</w:t>
        </w:r>
        <w:r w:rsidR="000A0207">
          <w:rPr>
            <w:noProof/>
            <w:webHidden/>
          </w:rPr>
          <w:fldChar w:fldCharType="end"/>
        </w:r>
      </w:hyperlink>
    </w:p>
    <w:p w14:paraId="7D82F4B3" w14:textId="397B829E" w:rsidR="000A0207" w:rsidRDefault="0014513D"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39679A">
          <w:rPr>
            <w:noProof/>
            <w:webHidden/>
          </w:rPr>
          <w:t>32</w:t>
        </w:r>
        <w:r w:rsidR="000A0207">
          <w:rPr>
            <w:noProof/>
            <w:webHidden/>
          </w:rPr>
          <w:fldChar w:fldCharType="end"/>
        </w:r>
      </w:hyperlink>
    </w:p>
    <w:p w14:paraId="23F27A01" w14:textId="525E2161" w:rsidR="000A0207" w:rsidRDefault="0014513D"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39679A">
          <w:rPr>
            <w:noProof/>
            <w:webHidden/>
          </w:rPr>
          <w:t>38</w:t>
        </w:r>
        <w:r w:rsidR="000A0207">
          <w:rPr>
            <w:noProof/>
            <w:webHidden/>
          </w:rPr>
          <w:fldChar w:fldCharType="end"/>
        </w:r>
      </w:hyperlink>
    </w:p>
    <w:p w14:paraId="283F4ADC" w14:textId="7F05C093" w:rsidR="000A0207" w:rsidRDefault="0014513D"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39679A">
          <w:rPr>
            <w:noProof/>
            <w:webHidden/>
          </w:rPr>
          <w:t>39</w:t>
        </w:r>
        <w:r w:rsidR="000A0207">
          <w:rPr>
            <w:noProof/>
            <w:webHidden/>
          </w:rPr>
          <w:fldChar w:fldCharType="end"/>
        </w:r>
      </w:hyperlink>
    </w:p>
    <w:p w14:paraId="1F27B33D" w14:textId="5DE20287" w:rsidR="000A0207" w:rsidRDefault="0014513D"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39679A">
          <w:rPr>
            <w:noProof/>
            <w:webHidden/>
          </w:rPr>
          <w:t>40</w:t>
        </w:r>
        <w:r w:rsidR="000A0207">
          <w:rPr>
            <w:noProof/>
            <w:webHidden/>
          </w:rPr>
          <w:fldChar w:fldCharType="end"/>
        </w:r>
      </w:hyperlink>
    </w:p>
    <w:p w14:paraId="5113F26B" w14:textId="07113F0B" w:rsidR="000A0207" w:rsidRDefault="0014513D"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39679A">
          <w:rPr>
            <w:noProof/>
            <w:webHidden/>
          </w:rPr>
          <w:t>43</w:t>
        </w:r>
        <w:r w:rsidR="000A0207">
          <w:rPr>
            <w:noProof/>
            <w:webHidden/>
          </w:rPr>
          <w:fldChar w:fldCharType="end"/>
        </w:r>
      </w:hyperlink>
    </w:p>
    <w:p w14:paraId="0547C2C0" w14:textId="1AE2B551" w:rsidR="000A0207" w:rsidRDefault="0014513D"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39679A">
          <w:rPr>
            <w:noProof/>
            <w:webHidden/>
          </w:rPr>
          <w:t>44</w:t>
        </w:r>
        <w:r w:rsidR="000A0207">
          <w:rPr>
            <w:noProof/>
            <w:webHidden/>
          </w:rPr>
          <w:fldChar w:fldCharType="end"/>
        </w:r>
      </w:hyperlink>
    </w:p>
    <w:p w14:paraId="2D06E4FE" w14:textId="49DDC166" w:rsidR="000A0207" w:rsidRDefault="0014513D"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39679A">
          <w:rPr>
            <w:noProof/>
            <w:webHidden/>
          </w:rPr>
          <w:t>45</w:t>
        </w:r>
        <w:r w:rsidR="000A0207">
          <w:rPr>
            <w:noProof/>
            <w:webHidden/>
          </w:rPr>
          <w:fldChar w:fldCharType="end"/>
        </w:r>
      </w:hyperlink>
    </w:p>
    <w:p w14:paraId="7C8BA250" w14:textId="14004D55" w:rsidR="000A0207" w:rsidRDefault="0014513D"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39679A">
          <w:rPr>
            <w:noProof/>
            <w:webHidden/>
          </w:rPr>
          <w:t>46</w:t>
        </w:r>
        <w:r w:rsidR="000A0207">
          <w:rPr>
            <w:noProof/>
            <w:webHidden/>
          </w:rPr>
          <w:fldChar w:fldCharType="end"/>
        </w:r>
      </w:hyperlink>
    </w:p>
    <w:p w14:paraId="13DEC031" w14:textId="72C0B691" w:rsidR="000A0207" w:rsidRDefault="0014513D"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39679A">
          <w:rPr>
            <w:noProof/>
            <w:webHidden/>
          </w:rPr>
          <w:t>47</w:t>
        </w:r>
        <w:r w:rsidR="000A0207">
          <w:rPr>
            <w:noProof/>
            <w:webHidden/>
          </w:rPr>
          <w:fldChar w:fldCharType="end"/>
        </w:r>
      </w:hyperlink>
    </w:p>
    <w:p w14:paraId="637FC548" w14:textId="497FA887" w:rsidR="000A0207" w:rsidRDefault="0014513D"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39679A">
          <w:rPr>
            <w:noProof/>
            <w:webHidden/>
          </w:rPr>
          <w:t>48</w:t>
        </w:r>
        <w:r w:rsidR="000A0207">
          <w:rPr>
            <w:noProof/>
            <w:webHidden/>
          </w:rPr>
          <w:fldChar w:fldCharType="end"/>
        </w:r>
      </w:hyperlink>
    </w:p>
    <w:p w14:paraId="37C03ED0" w14:textId="2AA22DEA" w:rsidR="000A0207" w:rsidRDefault="0014513D"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39679A">
          <w:rPr>
            <w:noProof/>
            <w:webHidden/>
          </w:rPr>
          <w:t>49</w:t>
        </w:r>
        <w:r w:rsidR="000A0207">
          <w:rPr>
            <w:noProof/>
            <w:webHidden/>
          </w:rPr>
          <w:fldChar w:fldCharType="end"/>
        </w:r>
      </w:hyperlink>
    </w:p>
    <w:p w14:paraId="65367B5D" w14:textId="40AF6A2C" w:rsidR="000A0207" w:rsidRDefault="0014513D"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39679A">
          <w:rPr>
            <w:noProof/>
            <w:webHidden/>
          </w:rPr>
          <w:t>50</w:t>
        </w:r>
        <w:r w:rsidR="000A0207">
          <w:rPr>
            <w:noProof/>
            <w:webHidden/>
          </w:rPr>
          <w:fldChar w:fldCharType="end"/>
        </w:r>
      </w:hyperlink>
    </w:p>
    <w:p w14:paraId="76279BC3" w14:textId="071A5E1D" w:rsidR="000A0207" w:rsidRDefault="0014513D"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39679A">
          <w:rPr>
            <w:noProof/>
            <w:webHidden/>
          </w:rPr>
          <w:t>51</w:t>
        </w:r>
        <w:r w:rsidR="000A0207">
          <w:rPr>
            <w:noProof/>
            <w:webHidden/>
          </w:rPr>
          <w:fldChar w:fldCharType="end"/>
        </w:r>
      </w:hyperlink>
    </w:p>
    <w:p w14:paraId="688F8724" w14:textId="645922FE" w:rsidR="000A0207" w:rsidRDefault="0014513D"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39679A">
          <w:rPr>
            <w:noProof/>
            <w:webHidden/>
          </w:rPr>
          <w:t>52</w:t>
        </w:r>
        <w:r w:rsidR="000A0207">
          <w:rPr>
            <w:noProof/>
            <w:webHidden/>
          </w:rPr>
          <w:fldChar w:fldCharType="end"/>
        </w:r>
      </w:hyperlink>
    </w:p>
    <w:p w14:paraId="6540614B" w14:textId="5727A170" w:rsidR="000A0207" w:rsidRDefault="0014513D"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39679A">
          <w:rPr>
            <w:noProof/>
            <w:webHidden/>
          </w:rPr>
          <w:t>53</w:t>
        </w:r>
        <w:r w:rsidR="000A0207">
          <w:rPr>
            <w:noProof/>
            <w:webHidden/>
          </w:rPr>
          <w:fldChar w:fldCharType="end"/>
        </w:r>
      </w:hyperlink>
    </w:p>
    <w:p w14:paraId="71E165B1" w14:textId="5F1677BA" w:rsidR="000A0207" w:rsidRDefault="0014513D"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39679A">
          <w:rPr>
            <w:noProof/>
            <w:webHidden/>
          </w:rPr>
          <w:t>54</w:t>
        </w:r>
        <w:r w:rsidR="000A0207">
          <w:rPr>
            <w:noProof/>
            <w:webHidden/>
          </w:rPr>
          <w:fldChar w:fldCharType="end"/>
        </w:r>
      </w:hyperlink>
    </w:p>
    <w:p w14:paraId="6F072345" w14:textId="6C3C1DB6" w:rsidR="000A0207" w:rsidRDefault="0014513D"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39679A">
          <w:rPr>
            <w:noProof/>
            <w:webHidden/>
          </w:rPr>
          <w:t>55</w:t>
        </w:r>
        <w:r w:rsidR="000A0207">
          <w:rPr>
            <w:noProof/>
            <w:webHidden/>
          </w:rPr>
          <w:fldChar w:fldCharType="end"/>
        </w:r>
      </w:hyperlink>
    </w:p>
    <w:p w14:paraId="7FE10486" w14:textId="68EA2AD9" w:rsidR="000A0207" w:rsidRDefault="0014513D"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39679A">
          <w:rPr>
            <w:noProof/>
            <w:webHidden/>
          </w:rPr>
          <w:t>56</w:t>
        </w:r>
        <w:r w:rsidR="000A0207">
          <w:rPr>
            <w:noProof/>
            <w:webHidden/>
          </w:rPr>
          <w:fldChar w:fldCharType="end"/>
        </w:r>
      </w:hyperlink>
    </w:p>
    <w:p w14:paraId="76778F9F" w14:textId="7BC5FF23" w:rsidR="000A0207" w:rsidRDefault="0014513D"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39679A">
          <w:rPr>
            <w:noProof/>
            <w:webHidden/>
          </w:rPr>
          <w:t>57</w:t>
        </w:r>
        <w:r w:rsidR="000A0207">
          <w:rPr>
            <w:noProof/>
            <w:webHidden/>
          </w:rPr>
          <w:fldChar w:fldCharType="end"/>
        </w:r>
      </w:hyperlink>
    </w:p>
    <w:p w14:paraId="63CDCC35" w14:textId="317AFB21" w:rsidR="000A0207" w:rsidRDefault="0014513D"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39679A">
          <w:rPr>
            <w:noProof/>
            <w:webHidden/>
          </w:rPr>
          <w:t>61</w:t>
        </w:r>
        <w:r w:rsidR="000A0207">
          <w:rPr>
            <w:noProof/>
            <w:webHidden/>
          </w:rPr>
          <w:fldChar w:fldCharType="end"/>
        </w:r>
      </w:hyperlink>
    </w:p>
    <w:p w14:paraId="691FFA6C" w14:textId="55FB19C0" w:rsidR="000A0207" w:rsidRDefault="0014513D"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39679A">
          <w:rPr>
            <w:noProof/>
            <w:webHidden/>
          </w:rPr>
          <w:t>65</w:t>
        </w:r>
        <w:r w:rsidR="000A0207">
          <w:rPr>
            <w:noProof/>
            <w:webHidden/>
          </w:rPr>
          <w:fldChar w:fldCharType="end"/>
        </w:r>
      </w:hyperlink>
    </w:p>
    <w:p w14:paraId="0AD6F407" w14:textId="70EF2F7F" w:rsidR="000A0207" w:rsidRDefault="0014513D"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39679A">
          <w:rPr>
            <w:noProof/>
            <w:webHidden/>
          </w:rPr>
          <w:t>67</w:t>
        </w:r>
        <w:r w:rsidR="000A0207">
          <w:rPr>
            <w:noProof/>
            <w:webHidden/>
          </w:rPr>
          <w:fldChar w:fldCharType="end"/>
        </w:r>
      </w:hyperlink>
    </w:p>
    <w:p w14:paraId="735C6E82" w14:textId="12812B72" w:rsidR="000A0207" w:rsidRDefault="0014513D"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39679A">
          <w:rPr>
            <w:noProof/>
            <w:webHidden/>
          </w:rPr>
          <w:t>68</w:t>
        </w:r>
        <w:r w:rsidR="000A0207">
          <w:rPr>
            <w:noProof/>
            <w:webHidden/>
          </w:rPr>
          <w:fldChar w:fldCharType="end"/>
        </w:r>
      </w:hyperlink>
    </w:p>
    <w:p w14:paraId="3C085362" w14:textId="501B832C" w:rsidR="000A0207" w:rsidRDefault="0014513D"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39679A">
          <w:rPr>
            <w:noProof/>
            <w:webHidden/>
          </w:rPr>
          <w:t>69</w:t>
        </w:r>
        <w:r w:rsidR="000A0207">
          <w:rPr>
            <w:noProof/>
            <w:webHidden/>
          </w:rPr>
          <w:fldChar w:fldCharType="end"/>
        </w:r>
      </w:hyperlink>
    </w:p>
    <w:p w14:paraId="2673AEA5" w14:textId="64A5BF2C" w:rsidR="000A0207" w:rsidRDefault="0014513D"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39679A">
          <w:rPr>
            <w:noProof/>
            <w:webHidden/>
          </w:rPr>
          <w:t>70</w:t>
        </w:r>
        <w:r w:rsidR="000A0207">
          <w:rPr>
            <w:noProof/>
            <w:webHidden/>
          </w:rPr>
          <w:fldChar w:fldCharType="end"/>
        </w:r>
      </w:hyperlink>
    </w:p>
    <w:p w14:paraId="3EFFB3D4" w14:textId="6598FCA0" w:rsidR="000A0207" w:rsidRDefault="0014513D"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39679A">
          <w:rPr>
            <w:noProof/>
            <w:webHidden/>
          </w:rPr>
          <w:t>82</w:t>
        </w:r>
        <w:r w:rsidR="000A0207">
          <w:rPr>
            <w:noProof/>
            <w:webHidden/>
          </w:rPr>
          <w:fldChar w:fldCharType="end"/>
        </w:r>
      </w:hyperlink>
    </w:p>
    <w:p w14:paraId="72A29538" w14:textId="4DD82729" w:rsidR="000A0207" w:rsidRDefault="0014513D"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39679A">
          <w:rPr>
            <w:noProof/>
            <w:webHidden/>
          </w:rPr>
          <w:t>84</w:t>
        </w:r>
        <w:r w:rsidR="000A0207">
          <w:rPr>
            <w:noProof/>
            <w:webHidden/>
          </w:rPr>
          <w:fldChar w:fldCharType="end"/>
        </w:r>
      </w:hyperlink>
    </w:p>
    <w:p w14:paraId="624370F0" w14:textId="76C7F038" w:rsidR="000A0207" w:rsidRDefault="0014513D"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39679A">
          <w:rPr>
            <w:noProof/>
            <w:webHidden/>
          </w:rPr>
          <w:t>88</w:t>
        </w:r>
        <w:r w:rsidR="000A0207">
          <w:rPr>
            <w:noProof/>
            <w:webHidden/>
          </w:rPr>
          <w:fldChar w:fldCharType="end"/>
        </w:r>
      </w:hyperlink>
    </w:p>
    <w:p w14:paraId="5050A118" w14:textId="4D649303" w:rsidR="000A0207" w:rsidRDefault="0014513D"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39679A">
          <w:rPr>
            <w:noProof/>
            <w:webHidden/>
          </w:rPr>
          <w:t>89</w:t>
        </w:r>
        <w:r w:rsidR="000A0207">
          <w:rPr>
            <w:noProof/>
            <w:webHidden/>
          </w:rPr>
          <w:fldChar w:fldCharType="end"/>
        </w:r>
      </w:hyperlink>
    </w:p>
    <w:p w14:paraId="404103DD" w14:textId="17C60C3B" w:rsidR="000A0207" w:rsidRDefault="0014513D"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39679A">
          <w:rPr>
            <w:noProof/>
            <w:webHidden/>
          </w:rPr>
          <w:t>90</w:t>
        </w:r>
        <w:r w:rsidR="000A0207">
          <w:rPr>
            <w:noProof/>
            <w:webHidden/>
          </w:rPr>
          <w:fldChar w:fldCharType="end"/>
        </w:r>
      </w:hyperlink>
    </w:p>
    <w:p w14:paraId="193E0F94" w14:textId="0B615331" w:rsidR="000A0207" w:rsidRDefault="0014513D"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39679A">
          <w:rPr>
            <w:noProof/>
            <w:webHidden/>
          </w:rPr>
          <w:t>91</w:t>
        </w:r>
        <w:r w:rsidR="000A0207">
          <w:rPr>
            <w:noProof/>
            <w:webHidden/>
          </w:rPr>
          <w:fldChar w:fldCharType="end"/>
        </w:r>
      </w:hyperlink>
    </w:p>
    <w:p w14:paraId="7CE84F84" w14:textId="6C11CC58" w:rsidR="000A0207" w:rsidRDefault="0014513D"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39679A">
          <w:rPr>
            <w:noProof/>
            <w:webHidden/>
          </w:rPr>
          <w:t>91</w:t>
        </w:r>
        <w:r w:rsidR="000A0207">
          <w:rPr>
            <w:noProof/>
            <w:webHidden/>
          </w:rPr>
          <w:fldChar w:fldCharType="end"/>
        </w:r>
      </w:hyperlink>
    </w:p>
    <w:p w14:paraId="773F8857" w14:textId="5688AFB2" w:rsidR="000A0207" w:rsidRDefault="0014513D"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39679A">
          <w:rPr>
            <w:noProof/>
            <w:webHidden/>
          </w:rPr>
          <w:t>96</w:t>
        </w:r>
        <w:r w:rsidR="000A0207">
          <w:rPr>
            <w:noProof/>
            <w:webHidden/>
          </w:rPr>
          <w:fldChar w:fldCharType="end"/>
        </w:r>
      </w:hyperlink>
    </w:p>
    <w:p w14:paraId="5B5E6884" w14:textId="53E4E91E" w:rsidR="000A0207" w:rsidRDefault="0014513D"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39679A">
          <w:rPr>
            <w:noProof/>
            <w:webHidden/>
          </w:rPr>
          <w:t>98</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575419BD"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39679A">
          <w:rPr>
            <w:noProof/>
            <w:webHidden/>
          </w:rPr>
          <w:t>66</w:t>
        </w:r>
        <w:r w:rsidR="000B4CAD">
          <w:rPr>
            <w:noProof/>
            <w:webHidden/>
          </w:rPr>
          <w:fldChar w:fldCharType="end"/>
        </w:r>
      </w:hyperlink>
    </w:p>
    <w:p w14:paraId="04AD0BC9" w14:textId="284E51AB" w:rsidR="000B4CAD" w:rsidRDefault="0014513D"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39679A">
          <w:rPr>
            <w:noProof/>
            <w:webHidden/>
          </w:rPr>
          <w:t>71</w:t>
        </w:r>
        <w:r w:rsidR="000B4CAD">
          <w:rPr>
            <w:noProof/>
            <w:webHidden/>
          </w:rPr>
          <w:fldChar w:fldCharType="end"/>
        </w:r>
      </w:hyperlink>
    </w:p>
    <w:p w14:paraId="7DA9DFE1" w14:textId="4CBA6175" w:rsidR="000B4CAD" w:rsidRDefault="0014513D"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39679A">
          <w:rPr>
            <w:noProof/>
            <w:webHidden/>
          </w:rPr>
          <w:t>71</w:t>
        </w:r>
        <w:r w:rsidR="000B4CAD">
          <w:rPr>
            <w:noProof/>
            <w:webHidden/>
          </w:rPr>
          <w:fldChar w:fldCharType="end"/>
        </w:r>
      </w:hyperlink>
    </w:p>
    <w:p w14:paraId="78FEADFA" w14:textId="080BA91D" w:rsidR="000B4CAD" w:rsidRDefault="0014513D"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39679A">
          <w:rPr>
            <w:noProof/>
            <w:webHidden/>
          </w:rPr>
          <w:t>72</w:t>
        </w:r>
        <w:r w:rsidR="000B4CAD">
          <w:rPr>
            <w:noProof/>
            <w:webHidden/>
          </w:rPr>
          <w:fldChar w:fldCharType="end"/>
        </w:r>
      </w:hyperlink>
    </w:p>
    <w:p w14:paraId="5D6537BF" w14:textId="19538AE3" w:rsidR="000B4CAD" w:rsidRDefault="0014513D"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39679A">
          <w:rPr>
            <w:noProof/>
            <w:webHidden/>
          </w:rPr>
          <w:t>72</w:t>
        </w:r>
        <w:r w:rsidR="000B4CAD">
          <w:rPr>
            <w:noProof/>
            <w:webHidden/>
          </w:rPr>
          <w:fldChar w:fldCharType="end"/>
        </w:r>
      </w:hyperlink>
    </w:p>
    <w:p w14:paraId="0F1871D5" w14:textId="0FC3E73A" w:rsidR="000B4CAD" w:rsidRDefault="0014513D"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39679A">
          <w:rPr>
            <w:noProof/>
            <w:webHidden/>
          </w:rPr>
          <w:t>73</w:t>
        </w:r>
        <w:r w:rsidR="000B4CAD">
          <w:rPr>
            <w:noProof/>
            <w:webHidden/>
          </w:rPr>
          <w:fldChar w:fldCharType="end"/>
        </w:r>
      </w:hyperlink>
    </w:p>
    <w:p w14:paraId="37D3AAE2" w14:textId="4A403643" w:rsidR="000B4CAD" w:rsidRDefault="0014513D"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39679A">
          <w:rPr>
            <w:noProof/>
            <w:webHidden/>
          </w:rPr>
          <w:t>73</w:t>
        </w:r>
        <w:r w:rsidR="000B4CAD">
          <w:rPr>
            <w:noProof/>
            <w:webHidden/>
          </w:rPr>
          <w:fldChar w:fldCharType="end"/>
        </w:r>
      </w:hyperlink>
    </w:p>
    <w:p w14:paraId="4E4F63E9" w14:textId="72B7082B" w:rsidR="000B4CAD" w:rsidRDefault="0014513D"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39679A">
          <w:rPr>
            <w:noProof/>
            <w:webHidden/>
          </w:rPr>
          <w:t>74</w:t>
        </w:r>
        <w:r w:rsidR="000B4CAD">
          <w:rPr>
            <w:noProof/>
            <w:webHidden/>
          </w:rPr>
          <w:fldChar w:fldCharType="end"/>
        </w:r>
      </w:hyperlink>
    </w:p>
    <w:p w14:paraId="56B8CA3E" w14:textId="0BD8D981" w:rsidR="000B4CAD" w:rsidRDefault="0014513D"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39679A">
          <w:rPr>
            <w:noProof/>
            <w:webHidden/>
          </w:rPr>
          <w:t>74</w:t>
        </w:r>
        <w:r w:rsidR="000B4CAD">
          <w:rPr>
            <w:noProof/>
            <w:webHidden/>
          </w:rPr>
          <w:fldChar w:fldCharType="end"/>
        </w:r>
      </w:hyperlink>
    </w:p>
    <w:p w14:paraId="0A339C3F" w14:textId="2603E04F" w:rsidR="000B4CAD" w:rsidRDefault="0014513D"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39679A">
          <w:rPr>
            <w:noProof/>
            <w:webHidden/>
          </w:rPr>
          <w:t>75</w:t>
        </w:r>
        <w:r w:rsidR="000B4CAD">
          <w:rPr>
            <w:noProof/>
            <w:webHidden/>
          </w:rPr>
          <w:fldChar w:fldCharType="end"/>
        </w:r>
      </w:hyperlink>
    </w:p>
    <w:p w14:paraId="78FDC9B1" w14:textId="1AF4D9E0" w:rsidR="000B4CAD" w:rsidRDefault="0014513D"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39679A">
          <w:rPr>
            <w:noProof/>
            <w:webHidden/>
          </w:rPr>
          <w:t>76</w:t>
        </w:r>
        <w:r w:rsidR="000B4CAD">
          <w:rPr>
            <w:noProof/>
            <w:webHidden/>
          </w:rPr>
          <w:fldChar w:fldCharType="end"/>
        </w:r>
      </w:hyperlink>
    </w:p>
    <w:p w14:paraId="3B2F7CF8" w14:textId="44AC489D" w:rsidR="000B4CAD" w:rsidRDefault="0014513D"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39679A">
          <w:rPr>
            <w:noProof/>
            <w:webHidden/>
          </w:rPr>
          <w:t>76</w:t>
        </w:r>
        <w:r w:rsidR="000B4CAD">
          <w:rPr>
            <w:noProof/>
            <w:webHidden/>
          </w:rPr>
          <w:fldChar w:fldCharType="end"/>
        </w:r>
      </w:hyperlink>
    </w:p>
    <w:p w14:paraId="27D9FEB3" w14:textId="32246386" w:rsidR="000B4CAD" w:rsidRDefault="0014513D"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39679A">
          <w:rPr>
            <w:noProof/>
            <w:webHidden/>
          </w:rPr>
          <w:t>77</w:t>
        </w:r>
        <w:r w:rsidR="000B4CAD">
          <w:rPr>
            <w:noProof/>
            <w:webHidden/>
          </w:rPr>
          <w:fldChar w:fldCharType="end"/>
        </w:r>
      </w:hyperlink>
    </w:p>
    <w:p w14:paraId="710CF33D" w14:textId="70384015" w:rsidR="000B4CAD" w:rsidRDefault="0014513D"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39679A">
          <w:rPr>
            <w:noProof/>
            <w:webHidden/>
          </w:rPr>
          <w:t>77</w:t>
        </w:r>
        <w:r w:rsidR="000B4CAD">
          <w:rPr>
            <w:noProof/>
            <w:webHidden/>
          </w:rPr>
          <w:fldChar w:fldCharType="end"/>
        </w:r>
      </w:hyperlink>
    </w:p>
    <w:p w14:paraId="18DC5FAD" w14:textId="0B0CA6B9" w:rsidR="000B4CAD" w:rsidRDefault="0014513D"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39679A">
          <w:rPr>
            <w:noProof/>
            <w:webHidden/>
          </w:rPr>
          <w:t>78</w:t>
        </w:r>
        <w:r w:rsidR="000B4CAD">
          <w:rPr>
            <w:noProof/>
            <w:webHidden/>
          </w:rPr>
          <w:fldChar w:fldCharType="end"/>
        </w:r>
      </w:hyperlink>
    </w:p>
    <w:p w14:paraId="594F34B5" w14:textId="7CC4ADFF" w:rsidR="000B4CAD" w:rsidRDefault="0014513D"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w:t>
        </w:r>
        <w:r w:rsidR="000B4CAD" w:rsidRPr="00C019D8">
          <w:rPr>
            <w:rStyle w:val="Hyperlink"/>
            <w:noProof/>
          </w:rPr>
          <w:t>s</w:t>
        </w:r>
        <w:r w:rsidR="000B4CAD" w:rsidRPr="00C019D8">
          <w:rPr>
            <w:rStyle w:val="Hyperlink"/>
            <w:noProof/>
          </w:rPr>
          <w:t>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39679A">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47CA57FA"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39679A">
          <w:rPr>
            <w:noProof/>
            <w:webHidden/>
          </w:rPr>
          <w:t>20</w:t>
        </w:r>
        <w:r w:rsidR="000B4CAD">
          <w:rPr>
            <w:noProof/>
            <w:webHidden/>
          </w:rPr>
          <w:fldChar w:fldCharType="end"/>
        </w:r>
      </w:hyperlink>
    </w:p>
    <w:p w14:paraId="648A6699" w14:textId="38565747" w:rsidR="000B4CAD" w:rsidRDefault="0014513D"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39679A">
          <w:rPr>
            <w:noProof/>
            <w:webHidden/>
          </w:rPr>
          <w:t>23</w:t>
        </w:r>
        <w:r w:rsidR="000B4CAD">
          <w:rPr>
            <w:noProof/>
            <w:webHidden/>
          </w:rPr>
          <w:fldChar w:fldCharType="end"/>
        </w:r>
      </w:hyperlink>
    </w:p>
    <w:p w14:paraId="2C8EEB27" w14:textId="05C6E59F" w:rsidR="000B4CAD" w:rsidRDefault="0014513D"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w:t>
        </w:r>
        <w:bookmarkStart w:id="0" w:name="_GoBack"/>
        <w:bookmarkEnd w:id="0"/>
        <w:r w:rsidR="000B4CAD" w:rsidRPr="00D860D7">
          <w:rPr>
            <w:rStyle w:val="Hyperlink"/>
            <w:noProof/>
          </w:rPr>
          <w:t>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39679A">
          <w:rPr>
            <w:noProof/>
            <w:webHidden/>
          </w:rPr>
          <w:t>34</w:t>
        </w:r>
        <w:r w:rsidR="000B4CAD">
          <w:rPr>
            <w:noProof/>
            <w:webHidden/>
          </w:rPr>
          <w:fldChar w:fldCharType="end"/>
        </w:r>
      </w:hyperlink>
    </w:p>
    <w:p w14:paraId="01DFFC68" w14:textId="422A2676" w:rsidR="000B4CAD" w:rsidRDefault="0014513D"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39679A">
          <w:rPr>
            <w:noProof/>
            <w:webHidden/>
          </w:rPr>
          <w:t>42</w:t>
        </w:r>
        <w:r w:rsidR="000B4CAD">
          <w:rPr>
            <w:noProof/>
            <w:webHidden/>
          </w:rPr>
          <w:fldChar w:fldCharType="end"/>
        </w:r>
      </w:hyperlink>
    </w:p>
    <w:p w14:paraId="08E2CEF7" w14:textId="755CE860" w:rsidR="000B4CAD" w:rsidRDefault="0014513D"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39679A">
          <w:rPr>
            <w:noProof/>
            <w:webHidden/>
          </w:rPr>
          <w:t>85</w:t>
        </w:r>
        <w:r w:rsidR="000B4CAD">
          <w:rPr>
            <w:noProof/>
            <w:webHidden/>
          </w:rPr>
          <w:fldChar w:fldCharType="end"/>
        </w:r>
      </w:hyperlink>
    </w:p>
    <w:p w14:paraId="002AA185" w14:textId="0D3AA65C" w:rsidR="000B4CAD" w:rsidRDefault="0014513D"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39679A">
          <w:rPr>
            <w:noProof/>
            <w:webHidden/>
          </w:rPr>
          <w:t>86</w:t>
        </w:r>
        <w:r w:rsidR="000B4CAD">
          <w:rPr>
            <w:noProof/>
            <w:webHidden/>
          </w:rPr>
          <w:fldChar w:fldCharType="end"/>
        </w:r>
      </w:hyperlink>
    </w:p>
    <w:p w14:paraId="7E830FDE" w14:textId="53437AF4" w:rsidR="000B4CAD" w:rsidRDefault="0014513D"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39679A">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15F3CC83" w14:textId="77777777" w:rsidR="0070792A" w:rsidRDefault="0070792A" w:rsidP="0070792A">
      <w:pPr>
        <w:pStyle w:val="TOCHeading"/>
        <w:spacing w:line="360" w:lineRule="auto"/>
      </w:pPr>
      <w:r w:rsidRPr="00C412B6">
        <w:t>Link to Demo Videos</w:t>
      </w:r>
    </w:p>
    <w:p w14:paraId="6C614011" w14:textId="30D3EBBD" w:rsidR="009B362C" w:rsidRDefault="0014513D" w:rsidP="008A73E3">
      <w:hyperlink r:id="rId12" w:history="1">
        <w:r w:rsidR="002737E4" w:rsidRPr="006A73E4">
          <w:rPr>
            <w:rStyle w:val="Hyperlink"/>
          </w:rPr>
          <w:t>https://drive.google.com/file/d/1SbD6ALSVf7xfNM9tCPo6cew5FUAxNjVC/view?usp=sharing</w:t>
        </w:r>
      </w:hyperlink>
    </w:p>
    <w:p w14:paraId="74325ECA" w14:textId="77777777" w:rsidR="002737E4" w:rsidRDefault="002737E4"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77F0311C" w14:textId="00FCC6B0" w:rsidR="00452013" w:rsidRDefault="00452013" w:rsidP="008A73E3"/>
    <w:p w14:paraId="7C5EF952" w14:textId="77777777" w:rsidR="00C768EA" w:rsidRDefault="00C768EA" w:rsidP="008A73E3"/>
    <w:p w14:paraId="74591F29" w14:textId="7CE3E8E5" w:rsidR="009B697E" w:rsidRDefault="009B697E" w:rsidP="009B697E">
      <w:pPr>
        <w:pStyle w:val="Heading1"/>
      </w:pPr>
      <w:bookmarkStart w:id="1" w:name="_Toc35939765"/>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939766"/>
      <w:r>
        <w:t>Project Background</w:t>
      </w:r>
      <w:bookmarkEnd w:id="2"/>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939767"/>
      <w:r w:rsidRPr="004A4F63">
        <w:lastRenderedPageBreak/>
        <w:t>Project Description</w:t>
      </w:r>
      <w:bookmarkEnd w:id="4"/>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5" w:name="_Toc26621553"/>
      <w:bookmarkStart w:id="6" w:name="_Ref34462912"/>
      <w:bookmarkStart w:id="7" w:name="_Toc36444923"/>
      <w:r w:rsidRPr="004A4F63">
        <w:t xml:space="preserve">Figure </w:t>
      </w:r>
      <w:r w:rsidR="0014513D">
        <w:fldChar w:fldCharType="begin"/>
      </w:r>
      <w:r w:rsidR="0014513D">
        <w:instrText xml:space="preserve"> SEQ Figure \* ARABIC </w:instrText>
      </w:r>
      <w:r w:rsidR="0014513D">
        <w:fldChar w:fldCharType="separate"/>
      </w:r>
      <w:r w:rsidR="00C951E0">
        <w:rPr>
          <w:noProof/>
        </w:rPr>
        <w:t>1</w:t>
      </w:r>
      <w:r w:rsidR="0014513D">
        <w:rPr>
          <w:noProof/>
        </w:rPr>
        <w:fldChar w:fldCharType="end"/>
      </w:r>
      <w:r w:rsidRPr="004A4F63">
        <w:t>: Example of</w:t>
      </w:r>
      <w:r w:rsidR="006B522E">
        <w:t xml:space="preserve"> a</w:t>
      </w:r>
      <w:r w:rsidRPr="004A4F63">
        <w:t xml:space="preserve">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939768"/>
      <w:r w:rsidRPr="00DE294E">
        <w:t>Project Objectives</w:t>
      </w:r>
      <w:bookmarkEnd w:id="8"/>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939769"/>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bookmarkStart w:id="17" w:name="_Toc35871685"/>
      <w:bookmarkStart w:id="18" w:name="_Toc35939770"/>
      <w:r w:rsidRPr="00C20C94">
        <w:rPr>
          <w:sz w:val="24"/>
          <w:szCs w:val="24"/>
        </w:rPr>
        <w:t>1.4.1 Introduction</w:t>
      </w:r>
      <w:bookmarkEnd w:id="10"/>
      <w:bookmarkEnd w:id="11"/>
      <w:bookmarkEnd w:id="12"/>
      <w:bookmarkEnd w:id="13"/>
      <w:bookmarkEnd w:id="14"/>
      <w:bookmarkEnd w:id="15"/>
      <w:bookmarkEnd w:id="16"/>
      <w:bookmarkEnd w:id="17"/>
      <w:bookmarkEnd w:id="18"/>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9" w:name="_Toc32828462"/>
      <w:bookmarkStart w:id="20" w:name="_Toc33510304"/>
      <w:bookmarkStart w:id="21" w:name="_Toc34725454"/>
      <w:bookmarkStart w:id="22" w:name="_Toc35099809"/>
      <w:bookmarkStart w:id="23" w:name="_Toc35170013"/>
      <w:bookmarkStart w:id="24" w:name="_Toc35521219"/>
      <w:bookmarkStart w:id="25" w:name="_Toc35609546"/>
      <w:bookmarkStart w:id="26" w:name="_Toc35871686"/>
      <w:bookmarkStart w:id="27" w:name="_Toc35939771"/>
      <w:r w:rsidRPr="005D3B2D">
        <w:rPr>
          <w:sz w:val="24"/>
          <w:szCs w:val="24"/>
        </w:rPr>
        <w:t xml:space="preserve">1.4.2 </w:t>
      </w:r>
      <w:bookmarkEnd w:id="19"/>
      <w:bookmarkEnd w:id="20"/>
      <w:r w:rsidR="00761814">
        <w:rPr>
          <w:sz w:val="24"/>
          <w:szCs w:val="24"/>
        </w:rPr>
        <w:t>Time Constraints</w:t>
      </w:r>
      <w:bookmarkEnd w:id="21"/>
      <w:bookmarkEnd w:id="22"/>
      <w:bookmarkEnd w:id="23"/>
      <w:bookmarkEnd w:id="24"/>
      <w:bookmarkEnd w:id="25"/>
      <w:bookmarkEnd w:id="26"/>
      <w:bookmarkEnd w:id="27"/>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8" w:name="_Toc32828463"/>
      <w:bookmarkStart w:id="29" w:name="_Toc33510305"/>
      <w:bookmarkStart w:id="30" w:name="_Toc34725455"/>
      <w:bookmarkStart w:id="31" w:name="_Toc35099810"/>
      <w:bookmarkStart w:id="32" w:name="_Toc35170014"/>
      <w:bookmarkStart w:id="33" w:name="_Toc35521220"/>
      <w:bookmarkStart w:id="34" w:name="_Toc35609547"/>
      <w:bookmarkStart w:id="35" w:name="_Toc35871687"/>
      <w:bookmarkStart w:id="36"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8"/>
      <w:bookmarkEnd w:id="29"/>
      <w:bookmarkEnd w:id="30"/>
      <w:bookmarkEnd w:id="31"/>
      <w:bookmarkEnd w:id="32"/>
      <w:bookmarkEnd w:id="33"/>
      <w:bookmarkEnd w:id="34"/>
      <w:bookmarkEnd w:id="35"/>
      <w:bookmarkEnd w:id="36"/>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7" w:name="_Toc32828464"/>
      <w:bookmarkStart w:id="38" w:name="_Toc33510306"/>
      <w:bookmarkStart w:id="39" w:name="_Toc34725456"/>
      <w:bookmarkStart w:id="40" w:name="_Toc35099811"/>
      <w:bookmarkStart w:id="41" w:name="_Toc35170015"/>
      <w:bookmarkStart w:id="42" w:name="_Toc35521221"/>
      <w:bookmarkStart w:id="43" w:name="_Toc35609548"/>
      <w:bookmarkStart w:id="44" w:name="_Toc35871688"/>
      <w:bookmarkStart w:id="45" w:name="_Toc35939773"/>
      <w:r w:rsidRPr="00DE294E">
        <w:rPr>
          <w:sz w:val="24"/>
          <w:szCs w:val="24"/>
        </w:rPr>
        <w:t>1.4.</w:t>
      </w:r>
      <w:r w:rsidR="0087235D" w:rsidRPr="00DE294E">
        <w:rPr>
          <w:sz w:val="24"/>
          <w:szCs w:val="24"/>
        </w:rPr>
        <w:t>4</w:t>
      </w:r>
      <w:r w:rsidRPr="00DE294E">
        <w:rPr>
          <w:sz w:val="24"/>
          <w:szCs w:val="24"/>
        </w:rPr>
        <w:t xml:space="preserve"> Real Time Navigation</w:t>
      </w:r>
      <w:bookmarkEnd w:id="37"/>
      <w:bookmarkEnd w:id="38"/>
      <w:bookmarkEnd w:id="39"/>
      <w:bookmarkEnd w:id="40"/>
      <w:bookmarkEnd w:id="41"/>
      <w:bookmarkEnd w:id="42"/>
      <w:bookmarkEnd w:id="43"/>
      <w:bookmarkEnd w:id="44"/>
      <w:bookmarkEnd w:id="45"/>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6" w:name="_Toc32828465"/>
      <w:bookmarkStart w:id="47" w:name="_Toc33510307"/>
      <w:bookmarkStart w:id="48" w:name="_Toc34725457"/>
      <w:bookmarkStart w:id="49" w:name="_Toc35099812"/>
      <w:bookmarkStart w:id="50" w:name="_Toc35170016"/>
      <w:bookmarkStart w:id="51" w:name="_Toc35521222"/>
      <w:bookmarkStart w:id="52" w:name="_Toc35609549"/>
      <w:bookmarkStart w:id="53" w:name="_Toc35871689"/>
      <w:bookmarkStart w:id="54" w:name="_Toc35939774"/>
      <w:r w:rsidRPr="00870C97">
        <w:rPr>
          <w:sz w:val="24"/>
          <w:szCs w:val="24"/>
        </w:rPr>
        <w:t>1.4.</w:t>
      </w:r>
      <w:r w:rsidR="0087235D">
        <w:rPr>
          <w:sz w:val="24"/>
          <w:szCs w:val="24"/>
        </w:rPr>
        <w:t>5</w:t>
      </w:r>
      <w:r w:rsidRPr="00870C97">
        <w:rPr>
          <w:sz w:val="24"/>
          <w:szCs w:val="24"/>
        </w:rPr>
        <w:t xml:space="preserve"> New Technologies</w:t>
      </w:r>
      <w:bookmarkEnd w:id="46"/>
      <w:bookmarkEnd w:id="47"/>
      <w:bookmarkEnd w:id="48"/>
      <w:bookmarkEnd w:id="49"/>
      <w:bookmarkEnd w:id="50"/>
      <w:bookmarkEnd w:id="51"/>
      <w:bookmarkEnd w:id="52"/>
      <w:bookmarkEnd w:id="53"/>
      <w:bookmarkEnd w:id="54"/>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5" w:name="_Toc32828466"/>
      <w:bookmarkStart w:id="56" w:name="_Toc33510308"/>
      <w:bookmarkStart w:id="57" w:name="_Toc34725458"/>
      <w:bookmarkStart w:id="58" w:name="_Toc35099813"/>
      <w:bookmarkStart w:id="59" w:name="_Toc35170017"/>
      <w:bookmarkStart w:id="60" w:name="_Toc35521223"/>
      <w:bookmarkStart w:id="61" w:name="_Toc35609550"/>
      <w:bookmarkStart w:id="62" w:name="_Toc35871690"/>
      <w:bookmarkStart w:id="63" w:name="_Toc35939775"/>
      <w:r w:rsidRPr="0087235D">
        <w:rPr>
          <w:sz w:val="24"/>
          <w:szCs w:val="24"/>
        </w:rPr>
        <w:t>1.4.</w:t>
      </w:r>
      <w:r w:rsidR="0087235D">
        <w:rPr>
          <w:sz w:val="24"/>
          <w:szCs w:val="24"/>
        </w:rPr>
        <w:t>6</w:t>
      </w:r>
      <w:r w:rsidRPr="0087235D">
        <w:rPr>
          <w:sz w:val="24"/>
          <w:szCs w:val="24"/>
        </w:rPr>
        <w:t xml:space="preserve"> Conclusion</w:t>
      </w:r>
      <w:bookmarkEnd w:id="55"/>
      <w:bookmarkEnd w:id="56"/>
      <w:bookmarkEnd w:id="57"/>
      <w:bookmarkEnd w:id="58"/>
      <w:bookmarkEnd w:id="59"/>
      <w:bookmarkEnd w:id="60"/>
      <w:bookmarkEnd w:id="61"/>
      <w:bookmarkEnd w:id="62"/>
      <w:bookmarkEnd w:id="63"/>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4" w:name="_Toc35939776"/>
      <w:r>
        <w:t>Report Structure</w:t>
      </w:r>
      <w:bookmarkEnd w:id="64"/>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5" w:name="_Toc32758132"/>
      <w:bookmarkStart w:id="66" w:name="_Toc32828468"/>
      <w:bookmarkStart w:id="67" w:name="_Toc33510310"/>
      <w:bookmarkStart w:id="68" w:name="_Toc34725460"/>
      <w:bookmarkStart w:id="69" w:name="_Toc35099815"/>
      <w:bookmarkStart w:id="70" w:name="_Toc35170019"/>
      <w:bookmarkStart w:id="71" w:name="_Toc35521225"/>
      <w:bookmarkStart w:id="72" w:name="_Toc35609552"/>
      <w:bookmarkStart w:id="73" w:name="_Toc35871692"/>
      <w:bookmarkStart w:id="74" w:name="_Toc35939777"/>
      <w:r>
        <w:rPr>
          <w:rStyle w:val="IntenseEmphasis"/>
          <w:rFonts w:asciiTheme="minorHAnsi" w:eastAsiaTheme="minorEastAsia" w:hAnsiTheme="minorHAnsi" w:cstheme="minorBidi"/>
          <w:spacing w:val="15"/>
          <w:sz w:val="22"/>
          <w:szCs w:val="22"/>
        </w:rPr>
        <w:t>Research</w:t>
      </w:r>
      <w:bookmarkEnd w:id="65"/>
      <w:bookmarkEnd w:id="66"/>
      <w:bookmarkEnd w:id="67"/>
      <w:bookmarkEnd w:id="68"/>
      <w:bookmarkEnd w:id="69"/>
      <w:bookmarkEnd w:id="70"/>
      <w:bookmarkEnd w:id="71"/>
      <w:bookmarkEnd w:id="72"/>
      <w:bookmarkEnd w:id="73"/>
      <w:bookmarkEnd w:id="74"/>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8"/>
      <w:bookmarkStart w:id="76" w:name="_Toc5974342"/>
      <w:bookmarkStart w:id="77" w:name="_Toc24820811"/>
      <w:bookmarkStart w:id="78" w:name="_Toc24901195"/>
      <w:bookmarkStart w:id="79" w:name="_Toc24901299"/>
      <w:bookmarkStart w:id="80" w:name="_Toc30757915"/>
      <w:bookmarkStart w:id="81" w:name="_Toc32757505"/>
      <w:bookmarkStart w:id="82" w:name="_Toc32757709"/>
      <w:bookmarkStart w:id="83" w:name="_Toc32758133"/>
      <w:bookmarkStart w:id="84" w:name="_Toc32828469"/>
      <w:bookmarkStart w:id="85" w:name="_Toc33510311"/>
      <w:bookmarkStart w:id="86" w:name="_Toc34725461"/>
      <w:bookmarkStart w:id="87" w:name="_Toc35099816"/>
      <w:bookmarkStart w:id="88" w:name="_Toc35170020"/>
      <w:bookmarkStart w:id="89" w:name="_Toc35521226"/>
      <w:bookmarkStart w:id="90" w:name="_Toc35609553"/>
      <w:bookmarkStart w:id="91" w:name="_Toc35871693"/>
      <w:bookmarkStart w:id="92" w:name="_Toc35939778"/>
      <w:r w:rsidRPr="00D3482C">
        <w:rPr>
          <w:rStyle w:val="IntenseEmphasis"/>
          <w:rFonts w:asciiTheme="minorHAnsi" w:eastAsiaTheme="minorEastAsia" w:hAnsiTheme="minorHAnsi" w:cstheme="minorBidi"/>
          <w:spacing w:val="15"/>
          <w:sz w:val="22"/>
          <w:szCs w:val="22"/>
        </w:rPr>
        <w:t>Design</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5967609"/>
      <w:bookmarkStart w:id="94" w:name="_Toc5974343"/>
      <w:bookmarkStart w:id="95" w:name="_Toc24820812"/>
      <w:bookmarkStart w:id="96" w:name="_Toc24901196"/>
      <w:bookmarkStart w:id="97" w:name="_Toc24901300"/>
      <w:bookmarkStart w:id="98" w:name="_Toc30757916"/>
      <w:bookmarkStart w:id="99" w:name="_Toc32757506"/>
      <w:bookmarkStart w:id="100" w:name="_Toc32757710"/>
      <w:bookmarkStart w:id="101" w:name="_Toc32758134"/>
      <w:bookmarkStart w:id="102" w:name="_Toc32828470"/>
      <w:bookmarkStart w:id="103" w:name="_Toc33510312"/>
      <w:bookmarkStart w:id="104" w:name="_Toc34725462"/>
      <w:bookmarkStart w:id="105" w:name="_Toc35099817"/>
      <w:bookmarkStart w:id="106" w:name="_Toc35170021"/>
      <w:bookmarkStart w:id="107" w:name="_Toc35521227"/>
      <w:bookmarkStart w:id="108" w:name="_Toc35609554"/>
      <w:bookmarkStart w:id="109" w:name="_Toc35871694"/>
      <w:bookmarkStart w:id="110" w:name="_Toc35939779"/>
      <w:r w:rsidRPr="00D3482C">
        <w:rPr>
          <w:rStyle w:val="IntenseEmphasis"/>
          <w:rFonts w:asciiTheme="minorHAnsi" w:eastAsiaTheme="minorEastAsia" w:hAnsiTheme="minorHAnsi" w:cstheme="minorBidi"/>
          <w:spacing w:val="15"/>
          <w:sz w:val="22"/>
          <w:szCs w:val="22"/>
        </w:rPr>
        <w:t>Develop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1" w:name="_Toc32757711"/>
      <w:bookmarkStart w:id="112" w:name="_Toc32758135"/>
      <w:bookmarkStart w:id="113" w:name="_Toc32828471"/>
      <w:bookmarkStart w:id="114" w:name="_Toc33510313"/>
      <w:bookmarkStart w:id="115" w:name="_Toc34725463"/>
      <w:bookmarkStart w:id="116" w:name="_Toc35099818"/>
      <w:bookmarkStart w:id="117" w:name="_Toc35170022"/>
      <w:bookmarkStart w:id="118" w:name="_Toc35521228"/>
      <w:bookmarkStart w:id="119" w:name="_Toc35609555"/>
      <w:bookmarkStart w:id="120" w:name="_Toc35871695"/>
      <w:bookmarkStart w:id="121" w:name="_Toc35939780"/>
      <w:r>
        <w:rPr>
          <w:rStyle w:val="IntenseEmphasis"/>
          <w:rFonts w:asciiTheme="minorHAnsi" w:eastAsiaTheme="minorEastAsia" w:hAnsiTheme="minorHAnsi" w:cstheme="minorBidi"/>
          <w:spacing w:val="15"/>
          <w:sz w:val="22"/>
          <w:szCs w:val="22"/>
        </w:rPr>
        <w:t>System Validation</w:t>
      </w:r>
      <w:bookmarkEnd w:id="111"/>
      <w:bookmarkEnd w:id="112"/>
      <w:bookmarkEnd w:id="113"/>
      <w:bookmarkEnd w:id="114"/>
      <w:bookmarkEnd w:id="115"/>
      <w:bookmarkEnd w:id="116"/>
      <w:bookmarkEnd w:id="117"/>
      <w:bookmarkEnd w:id="118"/>
      <w:bookmarkEnd w:id="119"/>
      <w:bookmarkEnd w:id="120"/>
      <w:bookmarkEnd w:id="121"/>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2" w:name="_Toc32758136"/>
      <w:bookmarkStart w:id="123" w:name="_Toc32828472"/>
      <w:bookmarkStart w:id="124" w:name="_Toc33510314"/>
      <w:bookmarkStart w:id="125" w:name="_Toc34725464"/>
      <w:bookmarkStart w:id="126" w:name="_Toc35099819"/>
      <w:bookmarkStart w:id="127" w:name="_Toc35170023"/>
      <w:bookmarkStart w:id="128" w:name="_Toc35521229"/>
      <w:bookmarkStart w:id="129" w:name="_Toc35609556"/>
      <w:bookmarkStart w:id="130" w:name="_Toc35871696"/>
      <w:bookmarkStart w:id="131" w:name="_Toc35939781"/>
      <w:r>
        <w:rPr>
          <w:rStyle w:val="IntenseEmphasis"/>
          <w:rFonts w:asciiTheme="minorHAnsi" w:eastAsiaTheme="minorEastAsia" w:hAnsiTheme="minorHAnsi" w:cstheme="minorBidi"/>
          <w:spacing w:val="15"/>
          <w:sz w:val="22"/>
          <w:szCs w:val="22"/>
        </w:rPr>
        <w:t>Project Plan</w:t>
      </w:r>
      <w:bookmarkEnd w:id="122"/>
      <w:bookmarkEnd w:id="123"/>
      <w:bookmarkEnd w:id="124"/>
      <w:bookmarkEnd w:id="125"/>
      <w:bookmarkEnd w:id="126"/>
      <w:bookmarkEnd w:id="127"/>
      <w:bookmarkEnd w:id="128"/>
      <w:bookmarkEnd w:id="129"/>
      <w:bookmarkEnd w:id="130"/>
      <w:bookmarkEnd w:id="131"/>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2" w:name="_Toc5967612"/>
      <w:bookmarkStart w:id="133" w:name="_Toc5974346"/>
      <w:bookmarkStart w:id="134" w:name="_Toc24820815"/>
      <w:bookmarkStart w:id="135" w:name="_Toc24901199"/>
      <w:bookmarkStart w:id="136" w:name="_Toc24901303"/>
      <w:bookmarkStart w:id="137" w:name="_Toc30757918"/>
      <w:bookmarkStart w:id="138" w:name="_Toc32757508"/>
      <w:bookmarkStart w:id="139" w:name="_Toc32757712"/>
      <w:bookmarkStart w:id="140" w:name="_Toc32758137"/>
      <w:bookmarkStart w:id="141" w:name="_Toc32828473"/>
      <w:bookmarkStart w:id="142" w:name="_Toc33510315"/>
      <w:bookmarkStart w:id="143" w:name="_Toc34725465"/>
      <w:bookmarkStart w:id="144" w:name="_Toc35099820"/>
      <w:bookmarkStart w:id="145" w:name="_Toc35170024"/>
      <w:bookmarkStart w:id="146" w:name="_Toc35521230"/>
      <w:bookmarkStart w:id="147" w:name="_Toc35609557"/>
      <w:bookmarkStart w:id="148" w:name="_Toc35871697"/>
      <w:bookmarkStart w:id="149" w:name="_Toc35939782"/>
      <w:r w:rsidRPr="00D3482C">
        <w:rPr>
          <w:rStyle w:val="IntenseEmphasis"/>
          <w:rFonts w:asciiTheme="minorHAnsi" w:eastAsiaTheme="minorEastAsia" w:hAnsiTheme="minorHAnsi" w:cstheme="minorBidi"/>
          <w:spacing w:val="15"/>
          <w:sz w:val="22"/>
          <w:szCs w:val="22"/>
        </w:rPr>
        <w:t>Conclusio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6506190E"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t>
      </w:r>
      <w:r w:rsidR="008276F9">
        <w:t>are</w:t>
      </w:r>
      <w:r>
        <w:t xml:space="preserv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t>
      </w:r>
      <w:r w:rsidR="001677ED">
        <w:t>are</w:t>
      </w:r>
      <w:r w:rsidR="008B558F">
        <w:t xml:space="preserve"> discussed in this chapter. As well as that, the hardware used to develop this project </w:t>
      </w:r>
      <w:r w:rsidR="00742EB6">
        <w:t xml:space="preserve">is </w:t>
      </w:r>
      <w:r w:rsidR="008B558F">
        <w:t>also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t>
      </w:r>
      <w:r w:rsidR="00742EB6">
        <w:t>are</w:t>
      </w:r>
      <w:r w:rsidR="00672DE5">
        <w:t xml:space="preserve"> also examined. </w:t>
      </w:r>
      <w:r w:rsidR="008D5B27">
        <w:t xml:space="preserve">Lastly, previous final year projects that either cover similar areas as this project or use the same technologies as this project </w:t>
      </w:r>
      <w:r w:rsidR="00742EB6">
        <w:t>are</w:t>
      </w:r>
      <w:r w:rsidR="008D5B27">
        <w:t xml:space="preserve"> also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2D0C0D49"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CV helps computer</w:t>
      </w:r>
      <w:r w:rsidR="00083DEF">
        <w:t>s</w:t>
      </w:r>
      <w:r>
        <w:t xml:space="preserve"> see and understand the contents of a digital image using image or video input. CV enables computers to recognise objects and </w:t>
      </w:r>
      <w:r w:rsidR="00356D34">
        <w:t xml:space="preserve">essentially imparts human intelligence on </w:t>
      </w:r>
      <w:r w:rsidR="00083DEF">
        <w:t xml:space="preserve">the </w:t>
      </w:r>
      <w:r w:rsidR="00356D34">
        <w:t xml:space="preserve">computer. </w:t>
      </w:r>
      <w:r w:rsidR="007F4CED" w:rsidRPr="00356D34">
        <w:t>C</w:t>
      </w:r>
      <w:r w:rsidR="00D06A67">
        <w:t>V</w:t>
      </w:r>
      <w:r w:rsidR="00590C81" w:rsidRPr="00356D34">
        <w:t xml:space="preserve"> </w:t>
      </w:r>
      <w:r w:rsidR="00356D34" w:rsidRPr="00356D34">
        <w:t>includes the use</w:t>
      </w:r>
      <w:r w:rsidR="00DE3CE5">
        <w:t xml:space="preserve"> of</w:t>
      </w:r>
      <w:r w:rsidR="00356D34" w:rsidRPr="00356D34">
        <w:t xml:space="preserve"> different image processing approaches to emulate human vision</w:t>
      </w:r>
      <w:r w:rsidR="00590C81" w:rsidRPr="00356D34">
        <w:t xml:space="preserve">. </w:t>
      </w:r>
    </w:p>
    <w:p w14:paraId="540C3543" w14:textId="5EA23F5B" w:rsidR="008D580C" w:rsidRDefault="008D580C" w:rsidP="00590C81">
      <w:pPr>
        <w:spacing w:line="360" w:lineRule="auto"/>
      </w:pPr>
      <w:r>
        <w:t xml:space="preserve">The following is a list of different CV techniques that were researched </w:t>
      </w:r>
      <w:r w:rsidR="00566842">
        <w:t>as part of</w:t>
      </w:r>
      <w:r>
        <w:t xml:space="preserve"> this project.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D0F9A91" w:rsidR="00271802" w:rsidRDefault="00271802" w:rsidP="00271802">
      <w:pPr>
        <w:pStyle w:val="ListParagraph"/>
        <w:numPr>
          <w:ilvl w:val="2"/>
          <w:numId w:val="5"/>
        </w:numPr>
        <w:spacing w:line="360" w:lineRule="auto"/>
      </w:pPr>
      <w:r w:rsidRPr="00356D34">
        <w:t xml:space="preserve">Image classification assigns a label, or class label, to an image that contains an object. For example, if an image contains a dog as the </w:t>
      </w:r>
      <w:r w:rsidR="00857535">
        <w:t>dominant</w:t>
      </w:r>
      <w:r w:rsidRPr="00356D34">
        <w:t xml:space="preserve"> object of the image, then the entire image is labelled with the class dog.</w:t>
      </w:r>
    </w:p>
    <w:p w14:paraId="0276E7F5" w14:textId="08225406" w:rsidR="00271802" w:rsidRDefault="00B63DB5" w:rsidP="00271802">
      <w:pPr>
        <w:pStyle w:val="ListParagraph"/>
        <w:numPr>
          <w:ilvl w:val="2"/>
          <w:numId w:val="5"/>
        </w:numPr>
        <w:spacing w:line="360" w:lineRule="auto"/>
      </w:pPr>
      <w:r w:rsidRPr="00356D34">
        <w:t>This approach</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11DD185B" w:rsidR="00B63DB5" w:rsidRPr="00B63DB5" w:rsidRDefault="00B63DB5" w:rsidP="00B63DB5">
      <w:pPr>
        <w:pStyle w:val="ListParagraph"/>
        <w:numPr>
          <w:ilvl w:val="2"/>
          <w:numId w:val="5"/>
        </w:numPr>
        <w:spacing w:line="360" w:lineRule="auto"/>
        <w:rPr>
          <w:i/>
          <w:iCs/>
        </w:rPr>
      </w:pPr>
      <w:r>
        <w:t xml:space="preserve">This approach </w:t>
      </w:r>
      <w:r w:rsidRPr="00A03125">
        <w:t xml:space="preserve">does not </w:t>
      </w:r>
      <w:r w:rsidR="00857535">
        <w:t>include</w:t>
      </w:r>
      <w:r w:rsidRPr="00A03125">
        <w:t xml:space="preserve">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5" w:name="_Ref34462956"/>
      <w:bookmarkStart w:id="156" w:name="_Toc36444924"/>
      <w:r>
        <w:t xml:space="preserve">Figure </w:t>
      </w:r>
      <w:r w:rsidR="0014513D">
        <w:fldChar w:fldCharType="begin"/>
      </w:r>
      <w:r w:rsidR="0014513D">
        <w:instrText xml:space="preserve"> SEQ Figure \* ARABIC </w:instrText>
      </w:r>
      <w:r w:rsidR="0014513D">
        <w:fldChar w:fldCharType="separate"/>
      </w:r>
      <w:r w:rsidR="00C951E0">
        <w:rPr>
          <w:noProof/>
        </w:rPr>
        <w:t>2</w:t>
      </w:r>
      <w:r w:rsidR="0014513D">
        <w:rPr>
          <w:noProof/>
        </w:rPr>
        <w:fldChar w:fldCharType="end"/>
      </w:r>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56D2971E"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007F4652">
        <w:t xml:space="preserve"> and returns</w:t>
      </w:r>
      <w:r w:rsidRPr="00C06DB4">
        <w:t xml:space="preserve"> the classification and lo</w:t>
      </w:r>
      <w:r w:rsidR="007F4652">
        <w:t>cation</w:t>
      </w:r>
      <w:r w:rsidRPr="00C06DB4">
        <w:t xml:space="preserve"> of many </w:t>
      </w:r>
      <w:r w:rsidR="007F4652">
        <w:t xml:space="preserve">detected </w:t>
      </w:r>
      <w:r w:rsidRPr="00C06DB4">
        <w:t>objects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7" w:name="_Ref34462992"/>
      <w:bookmarkStart w:id="158" w:name="_Toc36444925"/>
      <w:r>
        <w:t xml:space="preserve">Figure </w:t>
      </w:r>
      <w:r w:rsidR="0014513D">
        <w:fldChar w:fldCharType="begin"/>
      </w:r>
      <w:r w:rsidR="0014513D">
        <w:instrText xml:space="preserve"> SEQ Figure \* ARABIC </w:instrText>
      </w:r>
      <w:r w:rsidR="0014513D">
        <w:fldChar w:fldCharType="separate"/>
      </w:r>
      <w:r w:rsidR="00C951E0">
        <w:rPr>
          <w:noProof/>
        </w:rPr>
        <w:t>3</w:t>
      </w:r>
      <w:r w:rsidR="0014513D">
        <w:rPr>
          <w:noProof/>
        </w:rPr>
        <w:fldChar w:fldCharType="end"/>
      </w:r>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5840A971" w:rsidR="005C3970" w:rsidRDefault="00B10251" w:rsidP="005C3970">
      <w:pPr>
        <w:spacing w:line="360" w:lineRule="auto"/>
      </w:pPr>
      <w:r>
        <w:t xml:space="preserve">The following table offers a summary of the </w:t>
      </w:r>
      <w:r w:rsidR="00E64124">
        <w:t>above-mentioned</w:t>
      </w:r>
      <w:r>
        <w:t xml:space="preserve">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1B693E6B" w:rsidR="005C3970" w:rsidRDefault="008D4F36" w:rsidP="00B10251">
            <w:pPr>
              <w:spacing w:line="360" w:lineRule="auto"/>
            </w:pPr>
            <w:r>
              <w:t>1. Techniques can only detect single dominant object in image</w:t>
            </w:r>
            <w:r w:rsidR="006E44A8">
              <w:t xml:space="preserve"> and</w:t>
            </w:r>
            <w:r>
              <w:t xml:space="preserv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2C715A1B" w:rsidR="005C3970" w:rsidRDefault="008D4F36" w:rsidP="00B10251">
            <w:pPr>
              <w:spacing w:line="360" w:lineRule="auto"/>
            </w:pPr>
            <w:r>
              <w:t>1. Detects objects that appear in an image</w:t>
            </w:r>
            <w:r w:rsidR="008625EA">
              <w:t>.</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BBD9A5" w:rsidR="005C3970" w:rsidRDefault="008D4F36" w:rsidP="00B10251">
            <w:pPr>
              <w:spacing w:line="360" w:lineRule="auto"/>
            </w:pPr>
            <w:r>
              <w:t>1. Can locate objects in both image and video</w:t>
            </w:r>
            <w:r w:rsidR="008625EA">
              <w:t xml:space="preserve"> inputs</w:t>
            </w:r>
            <w:r>
              <w:t>.</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r w:rsidR="0014513D">
        <w:fldChar w:fldCharType="begin"/>
      </w:r>
      <w:r w:rsidR="0014513D">
        <w:instrText xml:space="preserve"> SEQ Table \* ARABIC </w:instrText>
      </w:r>
      <w:r w:rsidR="0014513D">
        <w:fldChar w:fldCharType="separate"/>
      </w:r>
      <w:r w:rsidR="00AF7D9D">
        <w:rPr>
          <w:noProof/>
        </w:rPr>
        <w:t>1</w:t>
      </w:r>
      <w:r w:rsidR="0014513D">
        <w:rPr>
          <w:noProof/>
        </w:rPr>
        <w:fldChar w:fldCharType="end"/>
      </w:r>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462D19CF"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classification</w:t>
      </w:r>
      <w:r w:rsidR="00537BC5">
        <w:t>s</w:t>
      </w:r>
      <w:r w:rsidR="00F92FAE">
        <w:t xml:space="preserve"> and </w:t>
      </w:r>
      <w:r w:rsidR="00B357F9" w:rsidRPr="00A03125">
        <w:t xml:space="preserve">locations </w:t>
      </w:r>
      <w:r w:rsidR="00B357F9">
        <w:t xml:space="preserve">are beneficial because they </w:t>
      </w:r>
      <w:r w:rsidR="00B357F9" w:rsidRPr="00A03125">
        <w:t>can then be used, in this project, to calculate</w:t>
      </w:r>
      <w:r w:rsidR="008307B9">
        <w:t xml:space="preserve"> the</w:t>
      </w:r>
      <w:r w:rsidR="00B357F9" w:rsidRPr="00A03125">
        <w:t xml:space="preserve"> instructions</w:t>
      </w:r>
      <w:r w:rsidR="008307B9">
        <w:t xml:space="preserve"> to avoid obstacles which are</w:t>
      </w:r>
      <w:r w:rsidR="00B357F9" w:rsidRPr="00A03125">
        <w:t xml:space="preserve"> provide</w:t>
      </w:r>
      <w:r w:rsidR="008307B9">
        <w:t>d</w:t>
      </w:r>
      <w:r w:rsidR="00B357F9" w:rsidRPr="00A03125">
        <w:t xml:space="preserve"> to the user.</w:t>
      </w:r>
      <w:r w:rsidR="00B357F9">
        <w:t xml:space="preserve"> </w:t>
      </w:r>
      <w:r w:rsidR="00EF7F84" w:rsidRPr="00A03125">
        <w:t xml:space="preserve">As a result of </w:t>
      </w:r>
      <w:r w:rsidR="00B42A7E">
        <w:t xml:space="preserve">these </w:t>
      </w:r>
      <w:r w:rsidR="00EF7F84" w:rsidRPr="00A03125">
        <w:t xml:space="preserve">features, </w:t>
      </w:r>
      <w:r w:rsidR="00B42A7E">
        <w:t>object detection</w:t>
      </w:r>
      <w:r w:rsidR="00EF7F84" w:rsidRPr="00A03125">
        <w:t xml:space="preserve">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62513BBB"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w:t>
      </w:r>
      <w:r w:rsidR="00112B2D">
        <w:t xml:space="preserve">the </w:t>
      </w:r>
      <w:r w:rsidRPr="001F70AA">
        <w:t>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45233961" w:rsidR="00590C81" w:rsidRPr="00F92FAE" w:rsidRDefault="00590C81" w:rsidP="00590C81">
      <w:pPr>
        <w:spacing w:line="360" w:lineRule="auto"/>
      </w:pPr>
      <w:r w:rsidRPr="001F70AA">
        <w:t>A CNN is a neural network</w:t>
      </w:r>
      <w:r w:rsidR="00112B2D">
        <w:t>,</w:t>
      </w:r>
      <w:r w:rsidRPr="001F70AA">
        <w:t xml:space="preserve"> that can contain one or multiple convolutional layers</w:t>
      </w:r>
      <w:r w:rsidR="00112B2D">
        <w:t>,</w:t>
      </w:r>
      <w:r w:rsidRPr="001F70AA">
        <w:t xml:space="preserve"> that </w:t>
      </w:r>
      <w:r w:rsidR="00112B2D">
        <w:t>is</w:t>
      </w:r>
      <w:r w:rsidRPr="001F70AA">
        <w:t xml:space="preserve"> used in object detection and image segmentation. A CNN takes an image in as input, processes it through the CNN layers and classifies the object within the image into </w:t>
      </w:r>
      <w:r w:rsidR="00554A74">
        <w:t xml:space="preserve">a </w:t>
      </w:r>
      <w:r w:rsidRPr="001F70AA">
        <w:t>specifi</w:t>
      </w:r>
      <w:r w:rsidR="00812CC2">
        <w:t>c</w:t>
      </w:r>
      <w:r w:rsidRPr="001F70AA">
        <w:t xml:space="preserve"> categor</w:t>
      </w:r>
      <w:r w:rsidR="00554A74">
        <w:t>y</w:t>
      </w:r>
      <w:r w:rsidRPr="001F70AA">
        <w:t xml:space="preserve">.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60" w:name="_Ref34463027"/>
      <w:bookmarkStart w:id="161" w:name="_Toc36444926"/>
      <w:r>
        <w:t xml:space="preserve">Figure </w:t>
      </w:r>
      <w:r w:rsidR="0014513D">
        <w:fldChar w:fldCharType="begin"/>
      </w:r>
      <w:r w:rsidR="0014513D">
        <w:instrText xml:space="preserve"> SEQ Figure \* ARABIC </w:instrText>
      </w:r>
      <w:r w:rsidR="0014513D">
        <w:fldChar w:fldCharType="separate"/>
      </w:r>
      <w:r w:rsidR="00C951E0">
        <w:rPr>
          <w:noProof/>
        </w:rPr>
        <w:t>4</w:t>
      </w:r>
      <w:r w:rsidR="0014513D">
        <w:rPr>
          <w:noProof/>
        </w:rPr>
        <w:fldChar w:fldCharType="end"/>
      </w:r>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59BDAC56"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w:t>
      </w:r>
      <w:r w:rsidR="00E2612A">
        <w:t>s</w:t>
      </w:r>
      <w:r w:rsidRPr="001F70AA">
        <w:t xml:space="preserve"> to small areas of an image to gather a single sample value</w:t>
      </w:r>
      <w:r w:rsidR="00BF3495">
        <w:t xml:space="preserve">, of the </w:t>
      </w:r>
      <w:r w:rsidRPr="001F70AA">
        <w:t>pixels</w:t>
      </w:r>
      <w:r w:rsidR="00BF3495">
        <w:t>,</w:t>
      </w:r>
      <w:r w:rsidRPr="001F70AA">
        <w:t xml:space="preserve">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F2AF99C"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w:t>
      </w:r>
      <w:r w:rsidR="00771E99">
        <w:t>t</w:t>
      </w:r>
      <w:r w:rsidRPr="001F70AA">
        <w:t>t</w:t>
      </w:r>
      <w:r w:rsidR="00771E99">
        <w:t>ed</w:t>
      </w:r>
      <w:r w:rsidRPr="001F70AA">
        <w:t xml:space="preserve"> image is too large, but retain</w:t>
      </w:r>
      <w:r w:rsidR="000B2039">
        <w:t xml:space="preserve"> the</w:t>
      </w:r>
      <w:r w:rsidRPr="001F70AA">
        <w:t xml:space="preserve">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00271B39" w:rsidR="00751BD2" w:rsidRDefault="00590C81" w:rsidP="00590C81">
      <w:pPr>
        <w:spacing w:line="360" w:lineRule="auto"/>
      </w:pPr>
      <w:r w:rsidRPr="001F70AA">
        <w:t>The last layer in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w:t>
      </w:r>
      <w:r w:rsidR="00B908CD">
        <w:t>identified</w:t>
      </w:r>
      <w:r w:rsidRPr="001F70AA">
        <w:t xml:space="preserve">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6484CFE7"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w:t>
      </w:r>
      <w:r w:rsidR="00636B1A">
        <w:t>se</w:t>
      </w:r>
      <w:r w:rsidRPr="0050495D">
        <w:t xml:space="preserv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w:t>
      </w:r>
      <w:r w:rsidR="00BF6517">
        <w:t>-</w:t>
      </w:r>
      <w:r w:rsidRPr="0050495D">
        <w:t>CNN algorithm. These other versions are</w:t>
      </w:r>
      <w:r w:rsidR="00CE5622">
        <w:t xml:space="preserve"> called</w:t>
      </w:r>
      <w:r w:rsidRPr="0050495D">
        <w:t xml:space="preserve"> Fast R-CNN and Faster R-CNN.</w:t>
      </w:r>
    </w:p>
    <w:p w14:paraId="07B94667" w14:textId="77777777" w:rsidR="00590C81" w:rsidRPr="00590C81" w:rsidRDefault="00590C81" w:rsidP="00590C81">
      <w:pPr>
        <w:spacing w:line="360" w:lineRule="auto"/>
        <w:rPr>
          <w:highlight w:val="lightGray"/>
        </w:rPr>
      </w:pPr>
    </w:p>
    <w:p w14:paraId="69CE8DBF" w14:textId="3FF70244" w:rsidR="00590C81" w:rsidRPr="0023497F" w:rsidRDefault="00590C81" w:rsidP="00590C81">
      <w:pPr>
        <w:spacing w:line="360" w:lineRule="auto"/>
      </w:pPr>
      <w:r w:rsidRPr="0023497F">
        <w:t xml:space="preserve">Fast R-CNN was the first of the two versions to be built and is built from R-CNN. With Fast R-CNN instead of extracting regions from an image, the image is passed to </w:t>
      </w:r>
      <w:r w:rsidR="00E943D6">
        <w:t xml:space="preserve">a </w:t>
      </w:r>
      <w:r w:rsidRPr="0023497F">
        <w:t>CNN to generate a region of interest</w:t>
      </w:r>
      <w:r w:rsidR="0023497F" w:rsidRPr="0023497F">
        <w:t xml:space="preserve"> (</w:t>
      </w:r>
      <w:r w:rsidR="00962A65">
        <w:t>3</w:t>
      </w:r>
      <w:r w:rsidR="00B47ECE">
        <w:t>8</w:t>
      </w:r>
      <w:r w:rsidR="0023497F" w:rsidRPr="0023497F">
        <w:t>)</w:t>
      </w:r>
      <w:r w:rsidRPr="0023497F">
        <w:t xml:space="preserve">. All steps in Fast R-CNN are simultaneous making Fast R-CNN faster than R-CNN. However, Fast R-CNN is still not fast enough on a large dataset. </w:t>
      </w:r>
      <w:r w:rsidR="00667A23">
        <w:t>As a result</w:t>
      </w:r>
      <w:r w:rsidRPr="0023497F">
        <w:t xml:space="preserve"> of this</w:t>
      </w:r>
      <w:r w:rsidR="00627C67">
        <w:t>,</w:t>
      </w:r>
      <w:r w:rsidRPr="0023497F">
        <w:t xml:space="preserve"> Faster R-CNN was developed.</w:t>
      </w:r>
    </w:p>
    <w:p w14:paraId="3420B84C" w14:textId="77777777" w:rsidR="00590C81" w:rsidRPr="00590C81" w:rsidRDefault="00590C81" w:rsidP="00590C81">
      <w:pPr>
        <w:spacing w:line="360" w:lineRule="auto"/>
        <w:rPr>
          <w:highlight w:val="lightGray"/>
        </w:rPr>
      </w:pPr>
    </w:p>
    <w:p w14:paraId="66A2CF8E" w14:textId="46F6C743" w:rsidR="00590C81" w:rsidRDefault="00590C81" w:rsidP="00590C81">
      <w:pPr>
        <w:spacing w:line="360" w:lineRule="auto"/>
      </w:pPr>
      <w:r w:rsidRPr="0023497F">
        <w:t xml:space="preserve">Faster R-CNN builds on top of Fast R-CNN to improve classification speed. </w:t>
      </w:r>
      <w:r w:rsidRPr="00515017">
        <w:t xml:space="preserve">Faster R-CNN fixes the issue </w:t>
      </w:r>
      <w:r w:rsidR="00095A4D">
        <w:t>of</w:t>
      </w:r>
      <w:r w:rsidRPr="00515017">
        <w:t xml:space="preserve"> selective search </w:t>
      </w:r>
      <w:r w:rsidR="004E5CFE">
        <w:t>from</w:t>
      </w:r>
      <w:r w:rsidRPr="00515017">
        <w:t xml:space="preserve">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xml:space="preserve">. The RPN is used to decide where to look in an image for objects. Faster R-CNN extracts feature maps from the inputted image using </w:t>
      </w:r>
      <w:r w:rsidR="00D96554">
        <w:t xml:space="preserve">a </w:t>
      </w:r>
      <w:r w:rsidRPr="00515017">
        <w:t>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615A94B1" w:rsidR="00590C81" w:rsidRPr="0023497F" w:rsidRDefault="00590C81" w:rsidP="004154AA">
            <w:pPr>
              <w:spacing w:line="276" w:lineRule="auto"/>
            </w:pPr>
            <w:r w:rsidRPr="0023497F">
              <w:t>N</w:t>
            </w:r>
            <w:r w:rsidR="000D3621">
              <w:t>/</w:t>
            </w:r>
            <w:r w:rsidRPr="0023497F">
              <w:t>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3762DAF3" w:rsidR="00590C81" w:rsidRPr="0023497F" w:rsidRDefault="00590C81" w:rsidP="004154AA">
            <w:pPr>
              <w:spacing w:line="276" w:lineRule="auto"/>
            </w:pPr>
            <w:r w:rsidRPr="0023497F">
              <w:t xml:space="preserve">Image passes through CNN once. Feature maps extracted from image. Selective search used on maps. Combines </w:t>
            </w:r>
            <w:r w:rsidR="009330F0">
              <w:t xml:space="preserve">the </w:t>
            </w:r>
            <w:r w:rsidRPr="0023497F">
              <w:t>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EB6FDF1" w:rsidR="00590C81" w:rsidRPr="0023497F" w:rsidRDefault="00590C81" w:rsidP="004154AA">
            <w:pPr>
              <w:spacing w:line="276" w:lineRule="auto"/>
            </w:pPr>
            <w:r w:rsidRPr="0023497F">
              <w:t>Selective search replaced with RPN. RPN makes algorithm faster</w:t>
            </w:r>
            <w:r w:rsidR="0008180A">
              <w:t>.</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r w:rsidR="0014513D">
        <w:fldChar w:fldCharType="begin"/>
      </w:r>
      <w:r w:rsidR="0014513D">
        <w:instrText xml:space="preserve"> SEQ Table \* ARABIC </w:instrText>
      </w:r>
      <w:r w:rsidR="0014513D">
        <w:fldChar w:fldCharType="separate"/>
      </w:r>
      <w:r w:rsidR="00AF7D9D">
        <w:rPr>
          <w:noProof/>
        </w:rPr>
        <w:t>2</w:t>
      </w:r>
      <w:r w:rsidR="0014513D">
        <w:rPr>
          <w:noProof/>
        </w:rPr>
        <w:fldChar w:fldCharType="end"/>
      </w:r>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2CE25088" w:rsidR="00590C81" w:rsidRPr="00515017" w:rsidRDefault="00590C81" w:rsidP="00590C81">
      <w:pPr>
        <w:spacing w:line="360" w:lineRule="auto"/>
      </w:pPr>
      <w:r w:rsidRPr="00515017">
        <w:t>Mask R-CNN is an extension of the Faster R-CNN model. Unlike Faster R-CNN</w:t>
      </w:r>
      <w:r w:rsidR="00C4463C">
        <w:t xml:space="preserve">, which </w:t>
      </w:r>
      <w:r w:rsidRPr="00515017">
        <w:t>only retrieves the bounding box and class</w:t>
      </w:r>
      <w:r w:rsidR="006F488F">
        <w:t>ification</w:t>
      </w:r>
      <w:r w:rsidRPr="00515017">
        <w:t xml:space="preserve"> label of an object, Mask R-CNN gets the class</w:t>
      </w:r>
      <w:r w:rsidR="00DC5387">
        <w:t>ification</w:t>
      </w:r>
      <w:r w:rsidRPr="00515017">
        <w:t xml:space="preserve"> label, bounding box and object mask of a</w:t>
      </w:r>
      <w:r w:rsidR="005D4290">
        <w:t xml:space="preserve"> detected</w:t>
      </w:r>
      <w:r w:rsidRPr="00515017">
        <w:t xml:space="preserve"> object. Mask R-CNN follows the same approach as Faster R-CNN with a minor difference. Mask R-CNN generates </w:t>
      </w:r>
      <w:r w:rsidR="00110427">
        <w:t>the</w:t>
      </w:r>
      <w:r w:rsidRPr="00515017">
        <w:t xml:space="preserve"> segment mask</w:t>
      </w:r>
      <w:r w:rsidR="00110427">
        <w:t xml:space="preserve"> of an object</w:t>
      </w:r>
      <w:r w:rsidRPr="00515017">
        <w:t xml:space="preserve">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4670DA23" w:rsidR="00590C81" w:rsidRDefault="00590C81" w:rsidP="00590C81">
      <w:pPr>
        <w:spacing w:line="360" w:lineRule="auto"/>
      </w:pPr>
      <w:r w:rsidRPr="00515017">
        <w:t>Mask R-CNN consists of two stages,</w:t>
      </w:r>
      <w:r w:rsidR="001A63C7">
        <w:t xml:space="preserve"> firstly, </w:t>
      </w:r>
      <w:r w:rsidRPr="00515017">
        <w:t xml:space="preserve"> gather all </w:t>
      </w:r>
      <w:r w:rsidR="001A63C7">
        <w:t xml:space="preserve">of </w:t>
      </w:r>
      <w:r w:rsidRPr="00515017">
        <w:t>the proposed regions where an object might be placed and</w:t>
      </w:r>
      <w:r w:rsidR="001A63C7">
        <w:t xml:space="preserve">, secondly, </w:t>
      </w:r>
      <w:r w:rsidRPr="00515017">
        <w:t>get the class label, bounding box and mask of the objects found. Both stages are connected to a standard CNN backbone, usually ResNet50 or ResNet101 (2</w:t>
      </w:r>
      <w:r w:rsidR="00962A65">
        <w:t>6</w:t>
      </w:r>
      <w:r w:rsidRPr="00515017">
        <w:t xml:space="preserve">). This </w:t>
      </w:r>
      <w:r w:rsidRPr="00515017">
        <w:lastRenderedPageBreak/>
        <w:t>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19C46806" w:rsidR="00515017" w:rsidRPr="00515017" w:rsidRDefault="00515017" w:rsidP="00590C81">
      <w:pPr>
        <w:spacing w:line="360" w:lineRule="auto"/>
      </w:pPr>
      <w:r>
        <w:t xml:space="preserve">Although this model is very extensive in its detection of objects, it requires too much computational power. As a result of this, the Mask R-CNN model, or any R-CNN model, cannot </w:t>
      </w:r>
      <w:r w:rsidR="007462D8">
        <w:t xml:space="preserve">be used to </w:t>
      </w:r>
      <w:r>
        <w:t>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1A2BF30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smaller. This layer, also referred to as the bottleneck layer where the Bottleneck Residual Block</w:t>
      </w:r>
      <w:r w:rsidR="00EE30B7">
        <w:t>,</w:t>
      </w:r>
      <w:r w:rsidR="00AE7820">
        <w:t xml:space="preserve">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EE30B7">
        <w:t>,</w:t>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3415C222" w:rsidR="00966B30" w:rsidRDefault="00F92FAE" w:rsidP="00F92FAE">
      <w:pPr>
        <w:pStyle w:val="Caption"/>
      </w:pPr>
      <w:bookmarkStart w:id="164" w:name="_Ref34463065"/>
      <w:bookmarkStart w:id="165" w:name="_Ref34463109"/>
      <w:bookmarkStart w:id="166" w:name="_Ref34463179"/>
      <w:bookmarkStart w:id="167" w:name="_Toc36444927"/>
      <w:r>
        <w:t xml:space="preserve">Figure </w:t>
      </w:r>
      <w:r w:rsidR="0014513D">
        <w:fldChar w:fldCharType="begin"/>
      </w:r>
      <w:r w:rsidR="0014513D">
        <w:instrText xml:space="preserve"> SEQ Figure \* ARABIC </w:instrText>
      </w:r>
      <w:r w:rsidR="0014513D">
        <w:fldChar w:fldCharType="separate"/>
      </w:r>
      <w:r w:rsidR="00C951E0">
        <w:rPr>
          <w:noProof/>
        </w:rPr>
        <w:t>5</w:t>
      </w:r>
      <w:r w:rsidR="0014513D">
        <w:rPr>
          <w:noProof/>
        </w:rPr>
        <w:fldChar w:fldCharType="end"/>
      </w:r>
      <w:r>
        <w:t xml:space="preserve">: </w:t>
      </w:r>
      <w:r w:rsidRPr="003A2D83">
        <w:t>Diagram showing MobileNet</w:t>
      </w:r>
      <w:r w:rsidR="00906692">
        <w:t xml:space="preserve"> V</w:t>
      </w:r>
      <w:r w:rsidRPr="003A2D83">
        <w:t>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19D1A1F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w:t>
      </w:r>
      <w:r w:rsidR="0012455D">
        <w:t xml:space="preserve">chosen and </w:t>
      </w:r>
      <w:r w:rsidRPr="00511DCD">
        <w:t xml:space="preserve">used </w:t>
      </w:r>
      <w:r w:rsidR="00AE7820" w:rsidRPr="00511DCD">
        <w:t>for the development of</w:t>
      </w:r>
      <w:r w:rsidRPr="00511DCD">
        <w:t xml:space="preserve"> this project to accurately </w:t>
      </w:r>
      <w:r w:rsidR="0060516C">
        <w:t>detect</w:t>
      </w:r>
      <w:r w:rsidRPr="00511DCD">
        <w:t xml:space="preserve"> objects from the camera input </w:t>
      </w:r>
      <w:r w:rsidR="00721EF9">
        <w:t xml:space="preserve">on </w:t>
      </w:r>
      <w:r w:rsidRPr="00511DCD">
        <w:t>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70" w:name="_Toc36444928"/>
      <w:r>
        <w:t xml:space="preserve">Figure </w:t>
      </w:r>
      <w:r w:rsidR="0014513D">
        <w:fldChar w:fldCharType="begin"/>
      </w:r>
      <w:r w:rsidR="0014513D">
        <w:instrText xml:space="preserve"> SEQ Figure \* ARABIC </w:instrText>
      </w:r>
      <w:r w:rsidR="0014513D">
        <w:fldChar w:fldCharType="separate"/>
      </w:r>
      <w:r w:rsidR="00C951E0">
        <w:rPr>
          <w:noProof/>
        </w:rPr>
        <w:t>6</w:t>
      </w:r>
      <w:r w:rsidR="0014513D">
        <w:rPr>
          <w:noProof/>
        </w:rPr>
        <w:fldChar w:fldCharType="end"/>
      </w:r>
      <w:r w:rsidRPr="00CC01A9">
        <w:t>: A Raspberry Pi 3 Model B</w:t>
      </w:r>
      <w:bookmarkEnd w:id="170"/>
    </w:p>
    <w:p w14:paraId="00EADEB4" w14:textId="77777777" w:rsidR="006A3837" w:rsidRPr="006A3837" w:rsidRDefault="006A3837" w:rsidP="006A3837">
      <w:pPr>
        <w:rPr>
          <w:highlight w:val="lightGray"/>
        </w:rPr>
      </w:pPr>
    </w:p>
    <w:p w14:paraId="3DD187A9" w14:textId="26097CE6"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The ARM processor is a benefit to the Raspberry Pi because it is cheaper than other processors, it </w:t>
      </w:r>
      <w:r w:rsidR="00481A8A">
        <w:t xml:space="preserve">also </w:t>
      </w:r>
      <w:r w:rsidRPr="00E81FBF">
        <w:t>consumes less power and therefore makes for a better battery life.</w:t>
      </w:r>
    </w:p>
    <w:p w14:paraId="2A4E40DA" w14:textId="58229088"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r w:rsidR="004C3835">
        <w:t xml:space="preserve"> into the Raspberry Pi</w:t>
      </w:r>
      <w:r w:rsidRPr="00E81FBF">
        <w:t>.</w:t>
      </w:r>
    </w:p>
    <w:p w14:paraId="171AB899" w14:textId="1595349E" w:rsidR="00590C81" w:rsidRPr="00590C81" w:rsidRDefault="00590C81" w:rsidP="00590C81">
      <w:pPr>
        <w:spacing w:line="360" w:lineRule="auto"/>
        <w:rPr>
          <w:highlight w:val="lightGray"/>
        </w:rPr>
      </w:pPr>
      <w:r w:rsidRPr="00E81FBF">
        <w:t>A</w:t>
      </w:r>
      <w:r w:rsidR="00B50896">
        <w:t>s well as that</w:t>
      </w:r>
      <w:r w:rsidRPr="00E81FBF">
        <w:t xml:space="preserve">,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1" w:name="_Toc36444929"/>
      <w:r>
        <w:t xml:space="preserve">Figure </w:t>
      </w:r>
      <w:r w:rsidR="0014513D">
        <w:fldChar w:fldCharType="begin"/>
      </w:r>
      <w:r w:rsidR="0014513D">
        <w:instrText xml:space="preserve"> SEQ Figure \* ARABIC </w:instrText>
      </w:r>
      <w:r w:rsidR="0014513D">
        <w:fldChar w:fldCharType="separate"/>
      </w:r>
      <w:r w:rsidR="00C951E0">
        <w:rPr>
          <w:noProof/>
        </w:rPr>
        <w:t>7</w:t>
      </w:r>
      <w:r w:rsidR="0014513D">
        <w:rPr>
          <w:noProof/>
        </w:rPr>
        <w:fldChar w:fldCharType="end"/>
      </w:r>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2" w:name="_Ref34463220"/>
      <w:bookmarkStart w:id="173" w:name="_Toc36444930"/>
      <w:r>
        <w:t xml:space="preserve">Figure </w:t>
      </w:r>
      <w:r w:rsidR="0014513D">
        <w:fldChar w:fldCharType="begin"/>
      </w:r>
      <w:r w:rsidR="0014513D">
        <w:instrText xml:space="preserve"> SEQ Figure \* ARABIC </w:instrText>
      </w:r>
      <w:r w:rsidR="0014513D">
        <w:fldChar w:fldCharType="separate"/>
      </w:r>
      <w:r w:rsidR="00C951E0">
        <w:rPr>
          <w:noProof/>
        </w:rPr>
        <w:t>8</w:t>
      </w:r>
      <w:r w:rsidR="0014513D">
        <w:rPr>
          <w:noProof/>
        </w:rPr>
        <w:fldChar w:fldCharType="end"/>
      </w:r>
      <w:r>
        <w:t>: HC-SR04 Sensor</w:t>
      </w:r>
      <w:bookmarkEnd w:id="172"/>
      <w:bookmarkEnd w:id="173"/>
    </w:p>
    <w:p w14:paraId="1E67C990" w14:textId="77777777" w:rsidR="006A3837" w:rsidRPr="006A3837" w:rsidRDefault="006A3837" w:rsidP="006A3837"/>
    <w:p w14:paraId="34584B7C" w14:textId="4BFE08F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w:t>
      </w:r>
      <w:r w:rsidR="009C5BA7">
        <w:t>,</w:t>
      </w:r>
      <w:r w:rsidR="00F172B2" w:rsidRPr="004563B3">
        <w:t xml:space="preserve"> between 2 cm and 400 cm</w:t>
      </w:r>
      <w:r w:rsidR="009C5BA7">
        <w:t>,</w:t>
      </w:r>
      <w:r w:rsidR="00F172B2" w:rsidRPr="004563B3">
        <w:t xml:space="preserve">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w:t>
      </w:r>
      <w:r w:rsidR="00E72C48">
        <w:t xml:space="preserve">which is </w:t>
      </w:r>
      <w:r w:rsidR="00F172B2" w:rsidRPr="004563B3">
        <w:t xml:space="preserve">used to power the sensor, Trig, </w:t>
      </w:r>
      <w:r w:rsidR="00E72C48">
        <w:t xml:space="preserve">which is </w:t>
      </w:r>
      <w:r w:rsidR="00F172B2" w:rsidRPr="004563B3">
        <w:t>used to trigger pulse input, Echo,</w:t>
      </w:r>
      <w:r w:rsidR="00E72C48">
        <w:t xml:space="preserve"> which is</w:t>
      </w:r>
      <w:r w:rsidR="00F172B2" w:rsidRPr="004563B3">
        <w:t xml:space="preserve"> used to echo pulse output and GND, </w:t>
      </w:r>
      <w:r w:rsidR="00E72C48">
        <w:t xml:space="preserve">which is </w:t>
      </w:r>
      <w:r w:rsidR="00F172B2" w:rsidRPr="004563B3">
        <w:t>used to ground the sensor (4</w:t>
      </w:r>
      <w:r w:rsidR="00B47ECE">
        <w:t>0</w:t>
      </w:r>
      <w:r w:rsidR="00F172B2" w:rsidRPr="004563B3">
        <w:t>).</w:t>
      </w:r>
      <w:r w:rsidR="00352AB9" w:rsidRPr="004563B3">
        <w:t xml:space="preserve"> The HC-SR04 sensor uses sonar </w:t>
      </w:r>
      <w:r w:rsidR="00D057F1">
        <w:t xml:space="preserve">and </w:t>
      </w:r>
      <w:r w:rsidR="00352AB9" w:rsidRPr="004563B3">
        <w:t>a set of steps to determine the distance from an object (4</w:t>
      </w:r>
      <w:r w:rsidR="00B47ECE">
        <w:t>1</w:t>
      </w:r>
      <w:r w:rsidR="00352AB9" w:rsidRPr="004563B3">
        <w:t>). Firstly, the transmitter sends a high frequency sound</w:t>
      </w:r>
      <w:r w:rsidR="002E7F38">
        <w:t>, such</w:t>
      </w:r>
      <w:r w:rsidR="00352AB9" w:rsidRPr="004563B3">
        <w:t xml:space="preserve"> as a signal</w:t>
      </w:r>
      <w:r w:rsidR="002E7F38">
        <w:t>,</w:t>
      </w:r>
      <w:r w:rsidR="00352AB9" w:rsidRPr="004563B3">
        <w:t xml:space="preserve"> using the Trig pin. When the signal locates an object, it is reflected </w:t>
      </w:r>
      <w:r w:rsidR="00352AB9" w:rsidRPr="004563B3">
        <w:lastRenderedPageBreak/>
        <w:t>and sent back towards the sensor. The</w:t>
      </w:r>
      <w:r w:rsidR="004563B3" w:rsidRPr="004563B3">
        <w:t xml:space="preserve"> receiver</w:t>
      </w:r>
      <w:r w:rsidR="00352AB9" w:rsidRPr="004563B3">
        <w:t xml:space="preserve"> </w:t>
      </w:r>
      <w:r w:rsidR="0073269B" w:rsidRPr="004563B3">
        <w:t>receives the reflected signal using the Echo pin. The</w:t>
      </w:r>
      <w:r w:rsidR="0028450E">
        <w:t>n the</w:t>
      </w:r>
      <w:r w:rsidR="0073269B" w:rsidRPr="004563B3">
        <w:t xml:space="preserv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0395663F" w:rsidR="00590C81" w:rsidRPr="00E81FBF" w:rsidRDefault="00590C81" w:rsidP="00590C81">
      <w:pPr>
        <w:spacing w:line="360" w:lineRule="auto"/>
      </w:pPr>
      <w:r w:rsidRPr="00E81FBF">
        <w:t>In conclusion, the Raspberry Pi 3 Model B with the V2 Camera Module</w:t>
      </w:r>
      <w:r w:rsidR="00352AB9">
        <w:t>, HC-SR04 ultrasonic</w:t>
      </w:r>
      <w:r w:rsidR="00C649BE">
        <w:t xml:space="preserve"> distance</w:t>
      </w:r>
      <w:r w:rsidR="00352AB9">
        <w:t xml:space="preserve">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w:t>
      </w:r>
      <w:r w:rsidR="00470D91">
        <w:t xml:space="preserve">assistive technology </w:t>
      </w:r>
      <w:r w:rsidRPr="00E81FBF">
        <w:t xml:space="preserve">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3257AA73"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w:t>
      </w:r>
      <w:r w:rsidR="001C0778">
        <w:t>s</w:t>
      </w:r>
      <w:r>
        <w:t xml:space="preserve">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66ED031A"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3A3D28">
        <w:t xml:space="preserve">ation </w:t>
      </w:r>
      <w:r w:rsidR="00404581">
        <w:t>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3068EB56"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computer vision architectures to create computer vision applications quickly and easily. OpenCV can be used with many languages, like Ruby and MATLAB, but is predominantly used with Python. OpenCV can be used to detect and identify faces and objects in videos and photos</w:t>
      </w:r>
      <w:r w:rsidR="0002206B">
        <w:t xml:space="preserve">, which is necessary for this </w:t>
      </w:r>
      <w:proofErr w:type="spellStart"/>
      <w:r w:rsidR="0002206B">
        <w:t>porject</w:t>
      </w:r>
      <w:proofErr w:type="spellEnd"/>
      <w:r w:rsidRPr="00F1749F">
        <w:t>.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0199F746"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Keras is a popular middleware for developing and evaluating deep neural networks. Keras is the recommended neural network library for beginners because it has a smooth learning curve and is easy to </w:t>
      </w:r>
      <w:r w:rsidR="00E7294C">
        <w:t>operate</w:t>
      </w:r>
      <w:r w:rsidRPr="008B2AB3">
        <w:t xml:space="preserv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2F8C0366"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t>
      </w:r>
      <w:r w:rsidR="00A626D8">
        <w:t>was chosen</w:t>
      </w:r>
      <w:r w:rsidRPr="00CD587E">
        <w:t xml:space="preserve">.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0D156A03"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Essentially</w:t>
      </w:r>
      <w:r w:rsidR="00F64EE2">
        <w:t>,</w:t>
      </w:r>
      <w:r w:rsidR="00B447EF">
        <w:t xml:space="preserve">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7C079366" w:rsidR="00590C81" w:rsidRPr="00CB3642" w:rsidRDefault="00590C81" w:rsidP="00590C81">
      <w:pPr>
        <w:spacing w:line="360" w:lineRule="auto"/>
      </w:pPr>
      <w:r w:rsidRPr="00CB3642">
        <w:t xml:space="preserve">There are </w:t>
      </w:r>
      <w:r w:rsidR="003C149C" w:rsidRPr="00CB3642">
        <w:t xml:space="preserve">many </w:t>
      </w:r>
      <w:r w:rsidRPr="00CB3642">
        <w:t>existing projects and products on the market to help visually impaired and blind people navigate</w:t>
      </w:r>
      <w:r w:rsidR="007C6017">
        <w:t xml:space="preserve"> their environment</w:t>
      </w:r>
      <w:r w:rsidRPr="00CB3642">
        <w:t xml:space="preserv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6" w:name="_Toc36444931"/>
      <w:r>
        <w:t xml:space="preserve">Figure </w:t>
      </w:r>
      <w:r w:rsidR="0014513D">
        <w:fldChar w:fldCharType="begin"/>
      </w:r>
      <w:r w:rsidR="0014513D">
        <w:instrText xml:space="preserve"> SEQ Figure \* ARABIC </w:instrText>
      </w:r>
      <w:r w:rsidR="0014513D">
        <w:fldChar w:fldCharType="separate"/>
      </w:r>
      <w:r w:rsidR="00C951E0">
        <w:rPr>
          <w:noProof/>
        </w:rPr>
        <w:t>9</w:t>
      </w:r>
      <w:r w:rsidR="0014513D">
        <w:rPr>
          <w:noProof/>
        </w:rPr>
        <w:fldChar w:fldCharType="end"/>
      </w:r>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7" w:name="_Toc36444932"/>
      <w:r>
        <w:t xml:space="preserve">Figure </w:t>
      </w:r>
      <w:r w:rsidR="0014513D">
        <w:fldChar w:fldCharType="begin"/>
      </w:r>
      <w:r w:rsidR="0014513D">
        <w:instrText xml:space="preserve"> SEQ Figure \* ARABIC </w:instrText>
      </w:r>
      <w:r w:rsidR="0014513D">
        <w:fldChar w:fldCharType="separate"/>
      </w:r>
      <w:r w:rsidR="00C951E0">
        <w:rPr>
          <w:noProof/>
        </w:rPr>
        <w:t>10</w:t>
      </w:r>
      <w:r w:rsidR="0014513D">
        <w:rPr>
          <w:noProof/>
        </w:rPr>
        <w:fldChar w:fldCharType="end"/>
      </w:r>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28C0C19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w:t>
      </w:r>
      <w:r w:rsidR="00496753">
        <w:rPr>
          <w:rFonts w:asciiTheme="minorHAnsi" w:hAnsiTheme="minorHAnsi" w:cstheme="minorHAnsi"/>
          <w:sz w:val="22"/>
          <w:szCs w:val="22"/>
        </w:rPr>
        <w:t>,</w:t>
      </w:r>
      <w:r w:rsidRPr="00CE2247">
        <w:rPr>
          <w:rFonts w:asciiTheme="minorHAnsi" w:hAnsiTheme="minorHAnsi" w:cstheme="minorHAnsi"/>
          <w:sz w:val="22"/>
          <w:szCs w:val="22"/>
        </w:rPr>
        <w:t xml:space="preserve">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7F8B76E1"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r w:rsidR="0014513D">
        <w:fldChar w:fldCharType="begin"/>
      </w:r>
      <w:r w:rsidR="0014513D">
        <w:instrText xml:space="preserve"> SEQ Table \* ARABIC </w:instrText>
      </w:r>
      <w:r w:rsidR="0014513D">
        <w:fldChar w:fldCharType="separate"/>
      </w:r>
      <w:r w:rsidR="00AF7D9D">
        <w:rPr>
          <w:noProof/>
        </w:rPr>
        <w:t>3</w:t>
      </w:r>
      <w:r w:rsidR="0014513D">
        <w:rPr>
          <w:noProof/>
        </w:rPr>
        <w:fldChar w:fldCharType="end"/>
      </w:r>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44D138A9"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w:t>
      </w:r>
      <w:r w:rsidR="00FF6C6C">
        <w:t>with regards to assistive technologies</w:t>
      </w:r>
      <w:r w:rsidRPr="00CB3642">
        <w:t xml:space="preserve">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00C54408">
        <w:t xml:space="preserve">above-mentioned </w:t>
      </w:r>
      <w:r w:rsidRPr="00CB3642">
        <w:t xml:space="preserve">research projects and products </w:t>
      </w:r>
      <w:r w:rsidR="002430AE">
        <w:t>with regards</w:t>
      </w:r>
      <w:r w:rsidRPr="00CB3642">
        <w:t xml:space="preserve"> to what </w:t>
      </w:r>
      <w:r w:rsidRPr="00CB3642">
        <w:lastRenderedPageBreak/>
        <w:t xml:space="preserve">features were successful and unsuccessful. Navigation Assistant </w:t>
      </w:r>
      <w:r w:rsidR="005C058F">
        <w:t xml:space="preserve">has </w:t>
      </w:r>
      <w:r w:rsidRPr="00CB3642">
        <w:t>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23CB0417" w:rsidR="006406D7" w:rsidRPr="00FD7BD6" w:rsidRDefault="006406D7" w:rsidP="006406D7">
      <w:pPr>
        <w:spacing w:line="360" w:lineRule="auto"/>
      </w:pPr>
      <w:r w:rsidRPr="00FD7BD6">
        <w:t xml:space="preserve">A couple of previous Final Year Projects were looked at </w:t>
      </w:r>
      <w:r w:rsidR="00F5241E">
        <w:t>during</w:t>
      </w:r>
      <w:r w:rsidRPr="00FD7BD6">
        <w:t xml:space="preserve"> the research phase of this project. There was an attempt to focus on projects with similarities to the problem being tackled </w:t>
      </w:r>
      <w:r w:rsidR="00280A06">
        <w:t>during</w:t>
      </w:r>
      <w:r w:rsidRPr="00FD7BD6">
        <w:t xml:space="preserve">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5C1937DD"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 xml:space="preserve">game to aid the visually impaired </w:t>
      </w:r>
      <w:r w:rsidR="00947A3B">
        <w:rPr>
          <w:rFonts w:asciiTheme="minorHAnsi" w:hAnsiTheme="minorHAnsi" w:cstheme="minorHAnsi"/>
          <w:sz w:val="22"/>
          <w:szCs w:val="22"/>
        </w:rPr>
        <w:t xml:space="preserve">user </w:t>
      </w:r>
      <w:r w:rsidRPr="00FD7BD6">
        <w:rPr>
          <w:rFonts w:asciiTheme="minorHAnsi" w:hAnsiTheme="minorHAnsi" w:cstheme="minorHAnsi"/>
          <w:sz w:val="22"/>
          <w:szCs w:val="22"/>
        </w:rPr>
        <w:t>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61A02154"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With regards to the project </w:t>
      </w:r>
      <w:r w:rsidR="00274C6C">
        <w:rPr>
          <w:rFonts w:asciiTheme="minorHAnsi" w:hAnsiTheme="minorHAnsi" w:cstheme="minorHAnsi"/>
          <w:sz w:val="22"/>
          <w:szCs w:val="22"/>
        </w:rPr>
        <w:t xml:space="preserve">currently </w:t>
      </w:r>
      <w:r w:rsidRPr="00FD7BD6">
        <w:rPr>
          <w:rFonts w:asciiTheme="minorHAnsi" w:hAnsiTheme="minorHAnsi" w:cstheme="minorHAnsi"/>
          <w:sz w:val="22"/>
          <w:szCs w:val="22"/>
        </w:rPr>
        <w:t>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4C9A49B"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The application runs on the Raspberry Pi </w:t>
      </w:r>
      <w:r w:rsidR="0034125B">
        <w:rPr>
          <w:rFonts w:asciiTheme="minorHAnsi" w:hAnsiTheme="minorHAnsi" w:cstheme="minorHAnsi"/>
          <w:sz w:val="22"/>
          <w:szCs w:val="22"/>
        </w:rPr>
        <w:t>which</w:t>
      </w:r>
      <w:r w:rsidRPr="00FD7BD6">
        <w:rPr>
          <w:rFonts w:asciiTheme="minorHAnsi" w:hAnsiTheme="minorHAnsi" w:cstheme="minorHAnsi"/>
          <w:sz w:val="22"/>
          <w:szCs w:val="22"/>
        </w:rPr>
        <w:t xml:space="preserve"> detects and tracks people entering and leaving a room using OpenCV and C++. It is run on the Raspberry Pi</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with a camera module attached</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52B97AB8" w:rsidR="007A7F1C" w:rsidRDefault="006406D7" w:rsidP="00FD7BD6">
      <w:pPr>
        <w:spacing w:line="360" w:lineRule="auto"/>
        <w:rPr>
          <w:rFonts w:cstheme="minorHAnsi"/>
        </w:rPr>
      </w:pPr>
      <w:r w:rsidRPr="00FD7BD6">
        <w:rPr>
          <w:rFonts w:cstheme="minorHAnsi"/>
        </w:rPr>
        <w:t xml:space="preserve">With regards to the project being developed, this project uses the Raspberry Pi and camera module for monitoring but for a different reason, room occupancy. This project </w:t>
      </w:r>
      <w:r w:rsidR="00D31B4A">
        <w:rPr>
          <w:rFonts w:cstheme="minorHAnsi"/>
        </w:rPr>
        <w:t xml:space="preserve">is </w:t>
      </w:r>
      <w:r w:rsidRPr="00FD7BD6">
        <w:rPr>
          <w:rFonts w:cstheme="minorHAnsi"/>
        </w:rPr>
        <w:t xml:space="preserve">also like the project being developed </w:t>
      </w:r>
      <w:r w:rsidR="00D31B4A">
        <w:rPr>
          <w:rFonts w:cstheme="minorHAnsi"/>
        </w:rPr>
        <w:t xml:space="preserve">as it </w:t>
      </w:r>
      <w:r w:rsidRPr="00FD7BD6">
        <w:rPr>
          <w:rFonts w:cstheme="minorHAnsi"/>
        </w:rPr>
        <w:t>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35CAFFB2"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w:t>
      </w:r>
      <w:r w:rsidR="00B85367">
        <w:t xml:space="preserve">devices </w:t>
      </w:r>
      <w:r w:rsidR="003F3F74">
        <w:t>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64FBC1D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w:t>
      </w:r>
      <w:r w:rsidR="00407672">
        <w:t>d</w:t>
      </w:r>
      <w:r>
        <w:t xml:space="preserve"> defining the front</w:t>
      </w:r>
      <w:r w:rsidR="00BB51DF">
        <w:t>-</w:t>
      </w:r>
      <w:r>
        <w:t>end, middle tier and back end</w:t>
      </w:r>
      <w:r w:rsidR="00BB556E">
        <w:t xml:space="preserve"> of the system</w:t>
      </w:r>
      <w:r>
        <w:t>.</w:t>
      </w:r>
      <w:r w:rsidR="00BB556E">
        <w:t xml:space="preserve"> Designs include</w:t>
      </w:r>
      <w:r w:rsidR="00C82701">
        <w:t>d</w:t>
      </w:r>
      <w:r w:rsidR="00BB556E">
        <w:t xml:space="preserve"> use case diagrams, sequence diagrams, class diagrams and a technical architecture design </w:t>
      </w:r>
      <w:r w:rsidR="00E047F1">
        <w:t>of</w:t>
      </w:r>
      <w:r w:rsidR="00BB556E">
        <w:t xml:space="preserve"> the system.</w:t>
      </w:r>
      <w:r>
        <w:t xml:space="preserve"> </w:t>
      </w:r>
      <w:r w:rsidR="00BB556E">
        <w:t>These design diagrams aid</w:t>
      </w:r>
      <w:r w:rsidR="005C5E8A">
        <w:t>ed</w:t>
      </w:r>
      <w:r w:rsidR="00BB556E">
        <w:t xml:space="preserve"> </w:t>
      </w:r>
      <w:r w:rsidR="00CD5DBD">
        <w:t xml:space="preserve">in </w:t>
      </w:r>
      <w:r w:rsidR="00BB556E">
        <w:t xml:space="preserve">the development and creation of </w:t>
      </w:r>
      <w:r w:rsidR="005C5E8A">
        <w:t xml:space="preserve">the </w:t>
      </w:r>
      <w:r w:rsidR="004863C1">
        <w:t>desired</w:t>
      </w:r>
      <w:r w:rsidR="005C5E8A">
        <w:t xml:space="preserve"> </w:t>
      </w:r>
      <w:r w:rsidR="00BB556E">
        <w:t>system.</w:t>
      </w:r>
      <w:r w:rsidR="00497E55">
        <w:t xml:space="preserve"> </w:t>
      </w:r>
      <w:r w:rsidR="00114214">
        <w:t>A</w:t>
      </w:r>
      <w:r w:rsidR="00BB556E">
        <w:t xml:space="preserve"> methodology for this </w:t>
      </w:r>
      <w:r w:rsidR="00BB556E" w:rsidRPr="00FE116A">
        <w:t xml:space="preserve">project </w:t>
      </w:r>
      <w:r w:rsidR="0079775A">
        <w:t>wa</w:t>
      </w:r>
      <w:r w:rsidR="00327A2E">
        <w:t>s</w:t>
      </w:r>
      <w:r w:rsidR="00BB556E" w:rsidRPr="00FE116A">
        <w:t xml:space="preserve"> discussed and chosen</w:t>
      </w:r>
      <w:r w:rsidR="006D1D4E">
        <w:t>,</w:t>
      </w:r>
      <w:r w:rsidR="00BB556E" w:rsidRPr="00FE116A">
        <w:t xml:space="preserve"> in this chapter</w:t>
      </w:r>
      <w:r w:rsidR="006D1D4E">
        <w:t xml:space="preserve">, </w:t>
      </w:r>
      <w:r w:rsidR="00114214">
        <w:t>b</w:t>
      </w:r>
      <w:r w:rsidR="00114214" w:rsidRPr="00FE116A">
        <w:t>efore any design or development b</w:t>
      </w:r>
      <w:r w:rsidR="00114214">
        <w:t>e</w:t>
      </w:r>
      <w:r w:rsidR="00114214" w:rsidRPr="00FE116A">
        <w:t>g</w:t>
      </w:r>
      <w:r w:rsidR="00114214">
        <w:t>a</w:t>
      </w:r>
      <w:r w:rsidR="00114214" w:rsidRPr="00FE116A">
        <w:t>n</w:t>
      </w:r>
      <w:r w:rsidR="00BB556E" w:rsidRPr="00FE116A">
        <w:t>.</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26FB57B0" w:rsidR="0044071B" w:rsidRDefault="0044071B" w:rsidP="0044071B">
      <w:pPr>
        <w:spacing w:line="360" w:lineRule="auto"/>
      </w:pPr>
      <w:r>
        <w:t xml:space="preserve">As this project </w:t>
      </w:r>
      <w:r w:rsidR="00F5110B">
        <w:t>wa</w:t>
      </w:r>
      <w:r>
        <w:t>s carried out by an individual and require</w:t>
      </w:r>
      <w:r w:rsidR="00F5110B">
        <w:t>d</w:t>
      </w:r>
      <w:r w:rsidR="00675F47">
        <w:t xml:space="preserve"> implementing</w:t>
      </w:r>
      <w:r>
        <w:t xml:space="preserve"> user test</w:t>
      </w:r>
      <w:r w:rsidR="00CB2B31">
        <w:t>s</w:t>
      </w:r>
      <w:r>
        <w:t>, desig</w:t>
      </w:r>
      <w:r w:rsidR="000B0ECD">
        <w:t>ns</w:t>
      </w:r>
      <w:r>
        <w:t xml:space="preserve"> and development within a time limit, a</w:t>
      </w:r>
      <w:r w:rsidR="00D76EC7">
        <w:t xml:space="preserve"> </w:t>
      </w:r>
      <w:r w:rsidR="002203A2">
        <w:t>development</w:t>
      </w:r>
      <w:r>
        <w:t xml:space="preserve"> approach </w:t>
      </w:r>
      <w:r w:rsidR="001B0310">
        <w:t>had to</w:t>
      </w:r>
      <w:r>
        <w:t xml:space="preserve"> be chosen. This approach or methodology</w:t>
      </w:r>
      <w:r w:rsidR="00950666">
        <w:t xml:space="preserve"> had to</w:t>
      </w:r>
      <w:r>
        <w:t xml:space="preserve"> reflect the needs of the project. The chosen methodology </w:t>
      </w:r>
      <w:r w:rsidR="00950666">
        <w:t>needed to</w:t>
      </w:r>
      <w:r>
        <w:t xml:space="preserve"> be flexible</w:t>
      </w:r>
      <w:r w:rsidR="00950666">
        <w:t xml:space="preserve"> and provide the ability </w:t>
      </w:r>
      <w:r>
        <w:t xml:space="preserve">to revisit features. </w:t>
      </w:r>
      <w:r w:rsidR="00F75F34">
        <w:t>I</w:t>
      </w:r>
      <w:r>
        <w:t>t</w:t>
      </w:r>
      <w:r w:rsidR="00F75F34">
        <w:t xml:space="preserve"> also</w:t>
      </w:r>
      <w:r>
        <w:t xml:space="preserve"> </w:t>
      </w:r>
      <w:r w:rsidR="00BE5BF1">
        <w:t>needed to</w:t>
      </w:r>
      <w:r>
        <w:t xml:space="preserve"> be able to give priority to specific features due to time restrictions. Lastly, the chosen approach </w:t>
      </w:r>
      <w:r w:rsidR="008B42ED">
        <w:t>had to</w:t>
      </w:r>
      <w:r>
        <w:t xml:space="preserve"> </w:t>
      </w:r>
      <w:r w:rsidR="001A7E52">
        <w:t xml:space="preserve">be able to </w:t>
      </w:r>
      <w:r>
        <w:t>adopt a team-based methodology for one person. This section explore</w:t>
      </w:r>
      <w:r w:rsidR="008B42ED">
        <w:t>s</w:t>
      </w:r>
      <w:r>
        <w:t xml:space="preserve"> the Waterfall, Agile and Feature Driven </w:t>
      </w:r>
      <w:r w:rsidR="00724C54">
        <w:t xml:space="preserve">development </w:t>
      </w:r>
      <w:r>
        <w:t xml:space="preserve">methodologies and the reasons </w:t>
      </w:r>
      <w:r w:rsidR="001E67F7">
        <w:t>behind</w:t>
      </w:r>
      <w:r w:rsidR="008B42ED">
        <w:t xml:space="preserve"> selecting</w:t>
      </w:r>
      <w:r>
        <w:t xml:space="preserve">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444933"/>
      <w:r>
        <w:t xml:space="preserve">Figure </w:t>
      </w:r>
      <w:r w:rsidR="0014513D">
        <w:fldChar w:fldCharType="begin"/>
      </w:r>
      <w:r w:rsidR="0014513D">
        <w:instrText xml:space="preserve"> SEQ Figure \* ARABIC </w:instrText>
      </w:r>
      <w:r w:rsidR="0014513D">
        <w:fldChar w:fldCharType="separate"/>
      </w:r>
      <w:r w:rsidR="00C951E0">
        <w:rPr>
          <w:noProof/>
        </w:rPr>
        <w:t>11</w:t>
      </w:r>
      <w:r w:rsidR="0014513D">
        <w:rPr>
          <w:noProof/>
        </w:rPr>
        <w:fldChar w:fldCharType="end"/>
      </w:r>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444934"/>
      <w:r>
        <w:t xml:space="preserve">Figure </w:t>
      </w:r>
      <w:r w:rsidR="0014513D">
        <w:fldChar w:fldCharType="begin"/>
      </w:r>
      <w:r w:rsidR="0014513D">
        <w:instrText xml:space="preserve"> SEQ Figure \* ARABIC </w:instrText>
      </w:r>
      <w:r w:rsidR="0014513D">
        <w:fldChar w:fldCharType="separate"/>
      </w:r>
      <w:r w:rsidR="00C951E0">
        <w:rPr>
          <w:noProof/>
        </w:rPr>
        <w:t>12</w:t>
      </w:r>
      <w:r w:rsidR="0014513D">
        <w:rPr>
          <w:noProof/>
        </w:rPr>
        <w:fldChar w:fldCharType="end"/>
      </w:r>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625367CC" w:rsidR="00906C91" w:rsidRPr="00CB2689" w:rsidRDefault="00906C91" w:rsidP="00906C91">
      <w:pPr>
        <w:tabs>
          <w:tab w:val="left" w:pos="2680"/>
        </w:tabs>
        <w:spacing w:line="360" w:lineRule="auto"/>
      </w:pPr>
      <w:r w:rsidRPr="00CB2689">
        <w:t>While the Waterfall Methodology is easy to use</w:t>
      </w:r>
      <w:r w:rsidR="00E207DD">
        <w:t xml:space="preserve">, </w:t>
      </w:r>
      <w:r w:rsidRPr="00CB2689">
        <w:t xml:space="preserve">manage and gives a clear idea of the scope of the project, it has its disadvantages. Firstly, in this methodology there is a lack of flexibility. </w:t>
      </w:r>
      <w:r w:rsidR="00CB2689" w:rsidRPr="00CB2689">
        <w:t>A</w:t>
      </w:r>
      <w:r w:rsidRPr="00CB2689">
        <w:t xml:space="preserve"> stage must</w:t>
      </w:r>
      <w:r w:rsidR="000C05FF">
        <w:t xml:space="preserve"> first</w:t>
      </w:r>
      <w:r w:rsidRPr="00CB2689">
        <w:t xml:space="preserve"> </w:t>
      </w:r>
      <w:r w:rsidR="002B4B2D">
        <w:t>be completed</w:t>
      </w:r>
      <w:r w:rsidRPr="00CB2689">
        <w:t xml:space="preserve"> before the next</w:t>
      </w:r>
      <w:r w:rsidR="00FB328D">
        <w:t xml:space="preserve"> stage</w:t>
      </w:r>
      <w:r w:rsidRPr="00CB2689">
        <w:t xml:space="preserve"> </w:t>
      </w:r>
      <w:r w:rsidR="00CD5475">
        <w:t>can begin.</w:t>
      </w:r>
      <w:r w:rsidR="002B4B2D">
        <w:t xml:space="preserve"> Also, </w:t>
      </w:r>
      <w:r w:rsidRPr="00CB2689">
        <w:t>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71948075"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w:t>
      </w:r>
      <w:r w:rsidR="00786CF9">
        <w:t>chosen</w:t>
      </w:r>
      <w:r w:rsidRPr="00FF60C3">
        <w:t xml:space="preserve">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4DE13889"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w:t>
      </w:r>
      <w:r w:rsidR="008E600B">
        <w:t xml:space="preserve">as </w:t>
      </w:r>
      <w:r w:rsidR="00FF60C3">
        <w:t xml:space="preserve">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444935"/>
      <w:r>
        <w:t xml:space="preserve">Figure </w:t>
      </w:r>
      <w:r w:rsidR="0014513D">
        <w:fldChar w:fldCharType="begin"/>
      </w:r>
      <w:r w:rsidR="0014513D">
        <w:instrText xml:space="preserve"> SEQ Figure \* ARABIC </w:instrText>
      </w:r>
      <w:r w:rsidR="0014513D">
        <w:fldChar w:fldCharType="separate"/>
      </w:r>
      <w:r w:rsidR="00C951E0">
        <w:rPr>
          <w:noProof/>
        </w:rPr>
        <w:t>13</w:t>
      </w:r>
      <w:r w:rsidR="0014513D">
        <w:rPr>
          <w:noProof/>
        </w:rPr>
        <w:fldChar w:fldCharType="end"/>
      </w:r>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BF8565B" w:rsidR="00906C91" w:rsidRPr="00713E68" w:rsidRDefault="00906C91" w:rsidP="00906C91">
      <w:pPr>
        <w:spacing w:after="240" w:line="360" w:lineRule="auto"/>
      </w:pPr>
      <w:r w:rsidRPr="00713E68">
        <w:t xml:space="preserve">There are many advantages to using the FDD methodology. Some of these include continuous tracking of </w:t>
      </w:r>
      <w:r w:rsidR="0005278E">
        <w:t xml:space="preserve">the </w:t>
      </w:r>
      <w:r w:rsidRPr="00713E68">
        <w:t>project</w:t>
      </w:r>
      <w:r w:rsidR="00B006B9">
        <w:t>s</w:t>
      </w:r>
      <w:r w:rsidRPr="00713E68">
        <w:t xml:space="preserve"> </w:t>
      </w:r>
      <w:r w:rsidRPr="00D5632C">
        <w:t>progress and regularly updating and</w:t>
      </w:r>
      <w:r w:rsidRPr="00713E68">
        <w:t xml:space="preserve"> identifying errors. </w:t>
      </w:r>
      <w:r w:rsidR="00BA04E9">
        <w:t>One aspect of this continuous tracking of the projects progress include</w:t>
      </w:r>
      <w:r w:rsidR="00613BE1">
        <w:t xml:space="preserve">d </w:t>
      </w:r>
      <w:r w:rsidR="00F21075">
        <w:t xml:space="preserve">the </w:t>
      </w:r>
      <w:r w:rsidR="00BA04E9">
        <w:t xml:space="preserve">weekly meetings with my supervisor. </w:t>
      </w:r>
      <w:r w:rsidR="00D5632C">
        <w:t>Th</w:t>
      </w:r>
      <w:r w:rsidR="00C263A9">
        <w:t>e</w:t>
      </w:r>
      <w:r w:rsidR="00D5632C">
        <w:t>s</w:t>
      </w:r>
      <w:r w:rsidR="00C263A9">
        <w:t>e meetings</w:t>
      </w:r>
      <w:r w:rsidR="00D5632C">
        <w:t xml:space="preserve">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586CE45C" w:rsidR="006E7123" w:rsidRDefault="007E29F0" w:rsidP="006E7123">
      <w:pPr>
        <w:spacing w:line="360" w:lineRule="auto"/>
      </w:pPr>
      <w:r>
        <w:t>The chosen methodology used to design and develop Navigation Assistant was the Feature Driven methodology</w:t>
      </w:r>
      <w:r w:rsidR="002057C9">
        <w:t>. Due to the time constraint</w:t>
      </w:r>
      <w:r w:rsidR="00B4414A">
        <w:t>s</w:t>
      </w:r>
      <w:r w:rsidR="002057C9">
        <w:t xml:space="preserve"> of th</w:t>
      </w:r>
      <w:r w:rsidR="000A4CEF">
        <w:t>is</w:t>
      </w:r>
      <w:r w:rsidR="002057C9">
        <w:t xml:space="preserv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w:t>
      </w:r>
      <w:r w:rsidR="00F34991">
        <w:t xml:space="preserve">the </w:t>
      </w:r>
      <w:r w:rsidR="002057C9" w:rsidRPr="008F3F09">
        <w:t>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w:t>
      </w:r>
      <w:r w:rsidR="007B3D2D">
        <w:t xml:space="preserve">the </w:t>
      </w:r>
      <w:r w:rsidR="002057C9">
        <w:t xml:space="preserve">Feature Driven </w:t>
      </w:r>
      <w:r w:rsidR="00B02E16">
        <w:t xml:space="preserve">development </w:t>
      </w:r>
      <w:r w:rsidR="007B3D2D">
        <w:t xml:space="preserve">methodology </w:t>
      </w:r>
      <w:r w:rsidR="00B02E16">
        <w:t xml:space="preserve">ensured that all </w:t>
      </w:r>
      <w:r w:rsidR="00C34CB7">
        <w:t xml:space="preserve">of </w:t>
      </w:r>
      <w:r w:rsidR="00B02E16">
        <w:t xml:space="preserve">the main features </w:t>
      </w:r>
      <w:r w:rsidR="007F1A9D">
        <w:t>were</w:t>
      </w:r>
      <w:r w:rsidR="00B02E16">
        <w:t xml:space="preserve"> implemented in th</w:t>
      </w:r>
      <w:r w:rsidR="00A50C11">
        <w:t>is</w:t>
      </w:r>
      <w:r w:rsidR="00B02E16">
        <w:t xml:space="preserv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46B2F51"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007A1F83">
        <w:t xml:space="preserve"> able to be</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76B82EF4"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w:t>
      </w:r>
      <w:r w:rsidR="00794F35">
        <w:t>d</w:t>
      </w:r>
      <w:r w:rsidR="00873CDD">
        <w:t xml:space="preserve"> a robust system </w:t>
      </w:r>
      <w:r w:rsidR="00794F35">
        <w:t>wa</w:t>
      </w:r>
      <w:r w:rsidR="00873CDD">
        <w:t>s designed and that the system cover</w:t>
      </w:r>
      <w:r w:rsidR="00794F35">
        <w:t>ed</w:t>
      </w:r>
      <w:r w:rsidR="00873CDD">
        <w:t xml:space="preserve"> all the user requirements, both of which need</w:t>
      </w:r>
      <w:r w:rsidR="00794F35">
        <w:t>ed</w:t>
      </w:r>
      <w:r w:rsidR="00873CDD">
        <w:t xml:space="preserve"> to be fool proof before any code c</w:t>
      </w:r>
      <w:r w:rsidR="00794F35">
        <w:t>ould</w:t>
      </w:r>
      <w:r w:rsidR="00873CDD">
        <w:t xml:space="preserve"> be produced to avoid the risk of affecting already developed features.</w:t>
      </w:r>
    </w:p>
    <w:p w14:paraId="7B6E6826" w14:textId="77777777" w:rsidR="00B02E16" w:rsidRPr="007E29F0" w:rsidRDefault="00B02E16" w:rsidP="007E29F0"/>
    <w:p w14:paraId="004679CD" w14:textId="6B8904F2"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 xml:space="preserve">in </w:t>
      </w:r>
      <w:r w:rsidR="004A67E1">
        <w:t xml:space="preserve">Section </w:t>
      </w:r>
      <w:r w:rsidR="004A67E1">
        <w:fldChar w:fldCharType="begin"/>
      </w:r>
      <w:r w:rsidR="004A67E1">
        <w:instrText xml:space="preserve"> REF _Ref36642264 \h </w:instrText>
      </w:r>
      <w:r w:rsidR="004A67E1">
        <w:fldChar w:fldCharType="separate"/>
      </w:r>
      <w:r w:rsidR="004A67E1" w:rsidRPr="00204E8B">
        <w:t>3.</w:t>
      </w:r>
      <w:r w:rsidR="004A67E1">
        <w:t>2</w:t>
      </w:r>
      <w:r w:rsidR="004A67E1" w:rsidRPr="00204E8B">
        <w:t>.</w:t>
      </w:r>
      <w:r w:rsidR="004A67E1">
        <w:t>2</w:t>
      </w:r>
      <w:r w:rsidR="004A67E1">
        <w:fldChar w:fldCharType="end"/>
      </w:r>
      <w:r w:rsidR="004530C2">
        <w:t xml:space="preserve">,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3EEF5A2"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 xml:space="preserve">that allows multiple iterations of certain features if needed. Having chosen a development methodology, the design and development of the project </w:t>
      </w:r>
      <w:r w:rsidR="008D66DB">
        <w:t>could</w:t>
      </w:r>
      <w:r w:rsidR="007D34D3">
        <w:t xml:space="preserve"> begin. A design of each part of the system </w:t>
      </w:r>
      <w:r w:rsidR="00C33C56">
        <w:t>could</w:t>
      </w:r>
      <w:r w:rsidR="007D34D3">
        <w:t xml:space="preserve">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bookmarkStart w:id="212" w:name="_Ref3664226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bookmarkEnd w:id="212"/>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42E4C4A3" w:rsidR="000234F2" w:rsidRDefault="000234F2" w:rsidP="00E006F9">
            <w:r>
              <w:t xml:space="preserve">Detects and classify objects in user’s path using </w:t>
            </w:r>
            <w:r w:rsidR="002F06BB">
              <w:t xml:space="preserve">the </w:t>
            </w:r>
            <w:r>
              <w:t>picamera module</w:t>
            </w:r>
            <w:r w:rsidR="002F06BB">
              <w:t>.</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5D58767B" w:rsidR="000234F2" w:rsidRDefault="000234F2" w:rsidP="00E006F9">
            <w:r>
              <w:t>Using the information gathered from the object detection to give audio instructions to the user</w:t>
            </w:r>
            <w:r w:rsidR="002F06BB">
              <w:t>.</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25C641A6" w:rsidR="000234F2" w:rsidRDefault="000234F2" w:rsidP="00E006F9">
            <w:r>
              <w:t>Calculate distance from detected objects to aid in audio instruction creation</w:t>
            </w:r>
            <w:r w:rsidR="002F06BB">
              <w:t>.</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41D14589" w:rsidR="000234F2" w:rsidRDefault="000234F2" w:rsidP="00E006F9">
            <w:r>
              <w:t>Ensure program runs in real time, or as close as possible, to mimic user’s real time navigation</w:t>
            </w:r>
            <w:r w:rsidR="002F06BB">
              <w:t>.</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14657682" w:rsidR="000234F2" w:rsidRDefault="000234F2" w:rsidP="00E006F9">
            <w:r>
              <w:t>Ensure that the user can wear and navigate around with the</w:t>
            </w:r>
            <w:r w:rsidR="00C31C14">
              <w:t xml:space="preserve"> Raspberry</w:t>
            </w:r>
            <w:r>
              <w:t xml:space="preserve"> Pi project easily i.e. no extra wires and portable power source</w:t>
            </w:r>
            <w:r w:rsidR="002F06BB">
              <w:t>.</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1380159F" w:rsidR="000234F2" w:rsidRDefault="000234F2" w:rsidP="00E006F9">
            <w:r>
              <w:t>GPS navigate to an address specified by the user</w:t>
            </w:r>
            <w:r w:rsidR="002F06BB">
              <w:t>.</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33CA37AC" w:rsidR="000234F2" w:rsidRDefault="000234F2" w:rsidP="00E006F9">
            <w:r>
              <w:t>Allow the user to specify and address or location through a microphone</w:t>
            </w:r>
            <w:r w:rsidR="002F06BB">
              <w:t>.</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3" w:name="_Toc35939916"/>
      <w:r>
        <w:t xml:space="preserve">Table </w:t>
      </w:r>
      <w:r w:rsidR="0014513D">
        <w:fldChar w:fldCharType="begin"/>
      </w:r>
      <w:r w:rsidR="0014513D">
        <w:instrText xml:space="preserve"> SEQ Table \* ARABIC </w:instrText>
      </w:r>
      <w:r w:rsidR="0014513D">
        <w:fldChar w:fldCharType="separate"/>
      </w:r>
      <w:r w:rsidR="00AF7D9D">
        <w:rPr>
          <w:noProof/>
        </w:rPr>
        <w:t>4</w:t>
      </w:r>
      <w:r w:rsidR="0014513D">
        <w:rPr>
          <w:noProof/>
        </w:rPr>
        <w:fldChar w:fldCharType="end"/>
      </w:r>
      <w:r>
        <w:t xml:space="preserve">: </w:t>
      </w:r>
      <w:r w:rsidRPr="00C17C3F">
        <w:t>Table of requirement importance</w:t>
      </w:r>
      <w:bookmarkEnd w:id="213"/>
    </w:p>
    <w:p w14:paraId="3635B15C" w14:textId="796F7308" w:rsidR="004D6198" w:rsidRDefault="004D6198" w:rsidP="00B910A9">
      <w:pPr>
        <w:pStyle w:val="Heading2"/>
        <w:spacing w:after="240" w:line="360" w:lineRule="auto"/>
      </w:pPr>
      <w:bookmarkStart w:id="214" w:name="_Toc35939795"/>
      <w:r>
        <w:lastRenderedPageBreak/>
        <w:t>3.3. Software Design</w:t>
      </w:r>
      <w:bookmarkEnd w:id="214"/>
      <w:r>
        <w:t xml:space="preserve"> </w:t>
      </w:r>
    </w:p>
    <w:p w14:paraId="36F2C015" w14:textId="5967118E" w:rsidR="004530C2" w:rsidRPr="000234F2" w:rsidRDefault="0098585C" w:rsidP="000234F2">
      <w:pPr>
        <w:pStyle w:val="Heading2"/>
        <w:spacing w:after="240" w:line="360" w:lineRule="auto"/>
        <w:rPr>
          <w:sz w:val="22"/>
          <w:szCs w:val="22"/>
        </w:rPr>
      </w:pPr>
      <w:bookmarkStart w:id="215" w:name="_Toc33510328"/>
      <w:bookmarkStart w:id="216" w:name="_Toc34725479"/>
      <w:bookmarkStart w:id="217" w:name="_Toc35099834"/>
      <w:bookmarkStart w:id="218" w:name="_Toc35170038"/>
      <w:bookmarkStart w:id="219" w:name="_Toc35521244"/>
      <w:bookmarkStart w:id="220" w:name="_Toc35609571"/>
      <w:bookmarkStart w:id="221" w:name="_Toc35871711"/>
      <w:bookmarkStart w:id="222" w:name="_Toc35939796"/>
      <w:r w:rsidRPr="00204E8B">
        <w:rPr>
          <w:sz w:val="22"/>
          <w:szCs w:val="22"/>
        </w:rPr>
        <w:t>3.3.1 Overview of System</w:t>
      </w:r>
      <w:bookmarkEnd w:id="215"/>
      <w:bookmarkEnd w:id="216"/>
      <w:bookmarkEnd w:id="217"/>
      <w:bookmarkEnd w:id="218"/>
      <w:bookmarkEnd w:id="219"/>
      <w:bookmarkEnd w:id="220"/>
      <w:bookmarkEnd w:id="221"/>
      <w:bookmarkEnd w:id="222"/>
    </w:p>
    <w:p w14:paraId="49625B47" w14:textId="25A4CBD4"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823386">
        <w:t>are within</w:t>
      </w:r>
      <w:r w:rsidRPr="000234F2">
        <w:t xml:space="preserve"> the system and how these layers communicate with each other. For this project a 3-tier architecture </w:t>
      </w:r>
      <w:r w:rsidR="009B5A4B">
        <w:t>was</w:t>
      </w:r>
      <w:r w:rsidRPr="000234F2">
        <w:t xml:space="preserv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t>
      </w:r>
      <w:r w:rsidR="009B5A4B">
        <w:t>are</w:t>
      </w:r>
      <w:r w:rsidR="005D23EB">
        <w:t xml:space="preserv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3" w:name="_Ref34463329"/>
      <w:bookmarkStart w:id="224" w:name="_Ref34463359"/>
      <w:bookmarkStart w:id="225" w:name="_Toc36444936"/>
      <w:r w:rsidRPr="00882B9D">
        <w:t xml:space="preserve">Figure </w:t>
      </w:r>
      <w:r w:rsidR="0014513D">
        <w:fldChar w:fldCharType="begin"/>
      </w:r>
      <w:r w:rsidR="0014513D">
        <w:instrText xml:space="preserve"> SEQ Figure \* ARABIC </w:instrText>
      </w:r>
      <w:r w:rsidR="0014513D">
        <w:fldChar w:fldCharType="separate"/>
      </w:r>
      <w:r w:rsidR="00C951E0">
        <w:rPr>
          <w:noProof/>
        </w:rPr>
        <w:t>14</w:t>
      </w:r>
      <w:r w:rsidR="0014513D">
        <w:rPr>
          <w:noProof/>
        </w:rPr>
        <w:fldChar w:fldCharType="end"/>
      </w:r>
      <w:r w:rsidRPr="00882B9D">
        <w:t>: System Layers</w:t>
      </w:r>
      <w:bookmarkEnd w:id="223"/>
      <w:bookmarkEnd w:id="224"/>
      <w:bookmarkEnd w:id="225"/>
    </w:p>
    <w:p w14:paraId="48274263" w14:textId="3AE446F0" w:rsidR="009E53F4" w:rsidRDefault="009E53F4" w:rsidP="0098585C"/>
    <w:p w14:paraId="2AF144E7" w14:textId="261592A9" w:rsidR="00A93A4F" w:rsidRDefault="00A93A4F" w:rsidP="0098585C"/>
    <w:p w14:paraId="24A833DD" w14:textId="3AA716A6" w:rsidR="004167F3" w:rsidRDefault="004167F3" w:rsidP="0098585C"/>
    <w:p w14:paraId="371CAF14" w14:textId="4D06D3CA" w:rsidR="004167F3" w:rsidRDefault="004167F3" w:rsidP="0098585C"/>
    <w:p w14:paraId="19F7BC42" w14:textId="4135F7BF" w:rsidR="004167F3" w:rsidRDefault="004167F3" w:rsidP="0098585C"/>
    <w:p w14:paraId="7AAC233B" w14:textId="77777777" w:rsidR="004167F3" w:rsidRPr="0098585C" w:rsidRDefault="004167F3" w:rsidP="0098585C"/>
    <w:p w14:paraId="35AE7598" w14:textId="4AEDCADC" w:rsidR="00B910A9" w:rsidRPr="00204E8B" w:rsidRDefault="0098585C" w:rsidP="00B910A9">
      <w:pPr>
        <w:pStyle w:val="Heading2"/>
        <w:spacing w:after="240" w:line="360" w:lineRule="auto"/>
        <w:rPr>
          <w:sz w:val="22"/>
          <w:szCs w:val="22"/>
        </w:rPr>
      </w:pPr>
      <w:bookmarkStart w:id="226" w:name="_Toc33510330"/>
      <w:bookmarkStart w:id="227" w:name="_Toc34725480"/>
      <w:bookmarkStart w:id="228" w:name="_Toc35099835"/>
      <w:bookmarkStart w:id="229" w:name="_Toc35170039"/>
      <w:bookmarkStart w:id="230" w:name="_Toc35521245"/>
      <w:bookmarkStart w:id="231" w:name="_Toc35609572"/>
      <w:bookmarkStart w:id="232" w:name="_Toc35871712"/>
      <w:bookmarkStart w:id="233" w:name="_Toc35939797"/>
      <w:r w:rsidRPr="00204E8B">
        <w:rPr>
          <w:sz w:val="22"/>
          <w:szCs w:val="22"/>
        </w:rPr>
        <w:lastRenderedPageBreak/>
        <w:t>3.3.</w:t>
      </w:r>
      <w:r w:rsidR="00A93A4F">
        <w:rPr>
          <w:sz w:val="22"/>
          <w:szCs w:val="22"/>
        </w:rPr>
        <w:t>2</w:t>
      </w:r>
      <w:r w:rsidRPr="00204E8B">
        <w:rPr>
          <w:sz w:val="22"/>
          <w:szCs w:val="22"/>
        </w:rPr>
        <w:t xml:space="preserve"> </w:t>
      </w:r>
      <w:bookmarkEnd w:id="226"/>
      <w:r w:rsidR="00CB301C">
        <w:rPr>
          <w:sz w:val="22"/>
          <w:szCs w:val="22"/>
        </w:rPr>
        <w:t>UML Diagrams</w:t>
      </w:r>
      <w:bookmarkEnd w:id="227"/>
      <w:bookmarkEnd w:id="228"/>
      <w:bookmarkEnd w:id="229"/>
      <w:bookmarkEnd w:id="230"/>
      <w:bookmarkEnd w:id="231"/>
      <w:bookmarkEnd w:id="232"/>
      <w:bookmarkEnd w:id="233"/>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4" w:name="_Ref34463394"/>
      <w:bookmarkStart w:id="235" w:name="_Toc36444937"/>
      <w:r>
        <w:t xml:space="preserve">Figure </w:t>
      </w:r>
      <w:r w:rsidR="0014513D">
        <w:fldChar w:fldCharType="begin"/>
      </w:r>
      <w:r w:rsidR="0014513D">
        <w:instrText xml:space="preserve"> SEQ Figure \* ARABIC </w:instrText>
      </w:r>
      <w:r w:rsidR="0014513D">
        <w:fldChar w:fldCharType="separate"/>
      </w:r>
      <w:r w:rsidR="00C951E0">
        <w:rPr>
          <w:noProof/>
        </w:rPr>
        <w:t>15</w:t>
      </w:r>
      <w:r w:rsidR="0014513D">
        <w:rPr>
          <w:noProof/>
        </w:rPr>
        <w:fldChar w:fldCharType="end"/>
      </w:r>
      <w:r w:rsidRPr="00E4057E">
        <w:t>: Use Case Iteration 1</w:t>
      </w:r>
      <w:bookmarkEnd w:id="234"/>
      <w:bookmarkEnd w:id="235"/>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6" w:name="_Ref34577551"/>
      <w:bookmarkStart w:id="237" w:name="_Ref34578599"/>
      <w:bookmarkStart w:id="238" w:name="_Toc36444938"/>
      <w:r>
        <w:t xml:space="preserve">Figure </w:t>
      </w:r>
      <w:r w:rsidR="0014513D">
        <w:fldChar w:fldCharType="begin"/>
      </w:r>
      <w:r w:rsidR="0014513D">
        <w:instrText xml:space="preserve"> SEQ Figure \* ARABIC </w:instrText>
      </w:r>
      <w:r w:rsidR="0014513D">
        <w:fldChar w:fldCharType="separate"/>
      </w:r>
      <w:r w:rsidR="00C951E0">
        <w:rPr>
          <w:noProof/>
        </w:rPr>
        <w:t>16</w:t>
      </w:r>
      <w:r w:rsidR="0014513D">
        <w:rPr>
          <w:noProof/>
        </w:rPr>
        <w:fldChar w:fldCharType="end"/>
      </w:r>
      <w:r>
        <w:t>: Analysis Class Iteration 1</w:t>
      </w:r>
      <w:bookmarkEnd w:id="236"/>
      <w:bookmarkEnd w:id="237"/>
      <w:bookmarkEnd w:id="238"/>
    </w:p>
    <w:p w14:paraId="12B03D6D" w14:textId="252BC2B0" w:rsidR="009D2ABD" w:rsidRDefault="009D2ABD" w:rsidP="00426041"/>
    <w:p w14:paraId="6F02FF60" w14:textId="438B70C8"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w:t>
      </w:r>
      <w:r w:rsidR="00FF2004">
        <w:t>ality</w:t>
      </w:r>
      <w:r>
        <w:t xml:space="preserve">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w:t>
      </w:r>
      <w:r w:rsidR="002308C0">
        <w:t xml:space="preserve"> of the </w:t>
      </w:r>
      <w:r w:rsidR="00C3249F">
        <w:t>user’s</w:t>
      </w:r>
      <w:r w:rsidR="002308C0">
        <w:t xml:space="preserve"> path</w:t>
      </w:r>
      <w:r>
        <w:t>.  Once the video stream is inputt</w:t>
      </w:r>
      <w:r w:rsidR="00472120">
        <w:t>ed</w:t>
      </w:r>
      <w:r>
        <w:t xml:space="preserve"> into the </w:t>
      </w:r>
      <w:r w:rsidR="00C31C14">
        <w:t>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9" w:name="_Ref34463426"/>
      <w:bookmarkStart w:id="240" w:name="_Ref34463518"/>
      <w:bookmarkStart w:id="241" w:name="_Toc36444939"/>
      <w:r>
        <w:t xml:space="preserve">Figure </w:t>
      </w:r>
      <w:r w:rsidR="0014513D">
        <w:fldChar w:fldCharType="begin"/>
      </w:r>
      <w:r w:rsidR="0014513D">
        <w:instrText xml:space="preserve"> SEQ Figure \* ARABIC </w:instrText>
      </w:r>
      <w:r w:rsidR="0014513D">
        <w:fldChar w:fldCharType="separate"/>
      </w:r>
      <w:r w:rsidR="00C951E0">
        <w:rPr>
          <w:noProof/>
        </w:rPr>
        <w:t>17</w:t>
      </w:r>
      <w:r w:rsidR="0014513D">
        <w:rPr>
          <w:noProof/>
        </w:rPr>
        <w:fldChar w:fldCharType="end"/>
      </w:r>
      <w:r w:rsidRPr="00CF2266">
        <w:t>: Sequence Diagram Iteration 1</w:t>
      </w:r>
      <w:bookmarkEnd w:id="239"/>
      <w:bookmarkEnd w:id="240"/>
      <w:bookmarkEnd w:id="241"/>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2" w:name="_Ref34577575"/>
      <w:bookmarkStart w:id="243" w:name="_Ref34581024"/>
      <w:bookmarkStart w:id="244" w:name="_Toc36444940"/>
      <w:r>
        <w:t xml:space="preserve">Figure </w:t>
      </w:r>
      <w:r w:rsidR="0014513D">
        <w:fldChar w:fldCharType="begin"/>
      </w:r>
      <w:r w:rsidR="0014513D">
        <w:instrText xml:space="preserve"> SEQ Figure \* ARABIC </w:instrText>
      </w:r>
      <w:r w:rsidR="0014513D">
        <w:fldChar w:fldCharType="separate"/>
      </w:r>
      <w:r w:rsidR="00C951E0">
        <w:rPr>
          <w:noProof/>
        </w:rPr>
        <w:t>18</w:t>
      </w:r>
      <w:r w:rsidR="0014513D">
        <w:rPr>
          <w:noProof/>
        </w:rPr>
        <w:fldChar w:fldCharType="end"/>
      </w:r>
      <w:r>
        <w:t>: Class Diagram Iteration 1</w:t>
      </w:r>
      <w:bookmarkEnd w:id="242"/>
      <w:bookmarkEnd w:id="243"/>
      <w:bookmarkEnd w:id="244"/>
    </w:p>
    <w:p w14:paraId="7C67FC76" w14:textId="085ED1C6" w:rsidR="0031566B" w:rsidRDefault="0031566B" w:rsidP="0031566B">
      <w:pPr>
        <w:keepNext/>
        <w:spacing w:line="360" w:lineRule="auto"/>
      </w:pPr>
    </w:p>
    <w:p w14:paraId="38A24D61" w14:textId="1176B7D3"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w:t>
      </w:r>
      <w:r w:rsidR="00C5467D">
        <w:t xml:space="preserve"> by</w:t>
      </w:r>
      <w:r w:rsidR="00FB73A3">
        <w:t xml:space="preserve">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5" w:name="_Ref34463459"/>
      <w:bookmarkStart w:id="246" w:name="_Ref34463561"/>
      <w:bookmarkStart w:id="247" w:name="_Toc36444941"/>
      <w:r>
        <w:t xml:space="preserve">Figure </w:t>
      </w:r>
      <w:r w:rsidR="0014513D">
        <w:fldChar w:fldCharType="begin"/>
      </w:r>
      <w:r w:rsidR="0014513D">
        <w:instrText xml:space="preserve"> SEQ Figure \* ARABIC </w:instrText>
      </w:r>
      <w:r w:rsidR="0014513D">
        <w:fldChar w:fldCharType="separate"/>
      </w:r>
      <w:r w:rsidR="00C951E0">
        <w:rPr>
          <w:noProof/>
        </w:rPr>
        <w:t>19</w:t>
      </w:r>
      <w:r w:rsidR="0014513D">
        <w:rPr>
          <w:noProof/>
        </w:rPr>
        <w:fldChar w:fldCharType="end"/>
      </w:r>
      <w:r>
        <w:t>: Use Case Iteration 2</w:t>
      </w:r>
      <w:bookmarkEnd w:id="245"/>
      <w:bookmarkEnd w:id="246"/>
      <w:bookmarkEnd w:id="247"/>
    </w:p>
    <w:p w14:paraId="20CC7683" w14:textId="77777777" w:rsidR="005E0499" w:rsidRPr="005E0499" w:rsidRDefault="005E0499" w:rsidP="005E0499">
      <w:pPr>
        <w:rPr>
          <w:highlight w:val="yellow"/>
        </w:rPr>
      </w:pPr>
    </w:p>
    <w:p w14:paraId="31403CBE" w14:textId="04CE3B6C"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w:t>
      </w:r>
      <w:r w:rsidR="0082664E">
        <w:t xml:space="preserve">reach </w:t>
      </w:r>
      <w:r w:rsidRPr="009541D8">
        <w:t>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8" w:name="_Ref34578490"/>
      <w:bookmarkStart w:id="249" w:name="_Ref34581715"/>
      <w:bookmarkStart w:id="250" w:name="_Toc36444942"/>
      <w:r>
        <w:t xml:space="preserve">Figure </w:t>
      </w:r>
      <w:r w:rsidR="0014513D">
        <w:fldChar w:fldCharType="begin"/>
      </w:r>
      <w:r w:rsidR="0014513D">
        <w:instrText xml:space="preserve"> SEQ Figure \* ARABIC </w:instrText>
      </w:r>
      <w:r w:rsidR="0014513D">
        <w:fldChar w:fldCharType="separate"/>
      </w:r>
      <w:r w:rsidR="00C951E0">
        <w:rPr>
          <w:noProof/>
        </w:rPr>
        <w:t>20</w:t>
      </w:r>
      <w:r w:rsidR="0014513D">
        <w:rPr>
          <w:noProof/>
        </w:rPr>
        <w:fldChar w:fldCharType="end"/>
      </w:r>
      <w:r>
        <w:t>: Analysis Class Iteration 2</w:t>
      </w:r>
      <w:bookmarkEnd w:id="248"/>
      <w:bookmarkEnd w:id="249"/>
      <w:bookmarkEnd w:id="250"/>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1" w:name="_Ref34463490"/>
      <w:bookmarkStart w:id="252" w:name="_Ref34463608"/>
      <w:bookmarkStart w:id="253" w:name="_Toc36444943"/>
      <w:r>
        <w:t xml:space="preserve">Figure </w:t>
      </w:r>
      <w:r w:rsidR="0014513D">
        <w:fldChar w:fldCharType="begin"/>
      </w:r>
      <w:r w:rsidR="0014513D">
        <w:instrText xml:space="preserve"> SEQ Figure \* ARABIC </w:instrText>
      </w:r>
      <w:r w:rsidR="0014513D">
        <w:fldChar w:fldCharType="separate"/>
      </w:r>
      <w:r w:rsidR="00C951E0">
        <w:rPr>
          <w:noProof/>
        </w:rPr>
        <w:t>21</w:t>
      </w:r>
      <w:r w:rsidR="0014513D">
        <w:rPr>
          <w:noProof/>
        </w:rPr>
        <w:fldChar w:fldCharType="end"/>
      </w:r>
      <w:r>
        <w:t>: Sequence Diagram Iteration 2</w:t>
      </w:r>
      <w:bookmarkEnd w:id="251"/>
      <w:bookmarkEnd w:id="252"/>
      <w:bookmarkEnd w:id="253"/>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3B670DED"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w:t>
      </w:r>
      <w:r w:rsidR="00114A9B">
        <w:t>,</w:t>
      </w:r>
      <w:r w:rsidR="00D40D2B" w:rsidRPr="00386A9B">
        <w:t xml:space="preserv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w:t>
      </w:r>
      <w:r w:rsidR="00DA0E56">
        <w:t>reach</w:t>
      </w:r>
      <w:r w:rsidR="00D40D2B" w:rsidRPr="00386A9B">
        <w:t xml:space="preserve">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4" w:name="_Ref34580943"/>
      <w:bookmarkStart w:id="255" w:name="_Ref34580936"/>
      <w:bookmarkStart w:id="256" w:name="_Ref34580949"/>
      <w:bookmarkStart w:id="257" w:name="_Ref34582424"/>
      <w:bookmarkStart w:id="258" w:name="_Toc36444944"/>
      <w:r>
        <w:t xml:space="preserve">Figure </w:t>
      </w:r>
      <w:r w:rsidR="0014513D">
        <w:fldChar w:fldCharType="begin"/>
      </w:r>
      <w:r w:rsidR="0014513D">
        <w:instrText xml:space="preserve"> SEQ Figure \* ARABIC </w:instrText>
      </w:r>
      <w:r w:rsidR="0014513D">
        <w:fldChar w:fldCharType="separate"/>
      </w:r>
      <w:r w:rsidR="00C951E0">
        <w:rPr>
          <w:noProof/>
        </w:rPr>
        <w:t>22</w:t>
      </w:r>
      <w:r w:rsidR="0014513D">
        <w:rPr>
          <w:noProof/>
        </w:rPr>
        <w:fldChar w:fldCharType="end"/>
      </w:r>
      <w:bookmarkEnd w:id="254"/>
      <w:r>
        <w:t>: Class Diagram Iteration 2</w:t>
      </w:r>
      <w:bookmarkEnd w:id="255"/>
      <w:bookmarkEnd w:id="256"/>
      <w:bookmarkEnd w:id="257"/>
      <w:bookmarkEnd w:id="258"/>
    </w:p>
    <w:p w14:paraId="62B73E2F" w14:textId="0A1C1D20" w:rsidR="00217477" w:rsidRDefault="00217477" w:rsidP="00A00265">
      <w:pPr>
        <w:spacing w:line="360" w:lineRule="auto"/>
        <w:rPr>
          <w:highlight w:val="yellow"/>
        </w:rPr>
      </w:pPr>
    </w:p>
    <w:p w14:paraId="73960267" w14:textId="34B4CA59"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t>
      </w:r>
      <w:r w:rsidR="008001F8">
        <w:t>is then</w:t>
      </w:r>
      <w:r w:rsidR="005B0A69">
        <w:t xml:space="preserve"> sent to the GPS Navigation class which compute</w:t>
      </w:r>
      <w:r w:rsidR="00702234">
        <w:t>s</w:t>
      </w:r>
      <w:r w:rsidR="005B0A69">
        <w:t xml:space="preserv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9" w:name="_Ref34463541"/>
      <w:bookmarkStart w:id="260" w:name="_Toc36444945"/>
      <w:r>
        <w:t xml:space="preserve">Figure </w:t>
      </w:r>
      <w:r w:rsidR="0014513D">
        <w:fldChar w:fldCharType="begin"/>
      </w:r>
      <w:r w:rsidR="0014513D">
        <w:instrText xml:space="preserve"> SEQ Figure \* ARABIC </w:instrText>
      </w:r>
      <w:r w:rsidR="0014513D">
        <w:fldChar w:fldCharType="separate"/>
      </w:r>
      <w:r w:rsidR="00C951E0">
        <w:rPr>
          <w:noProof/>
        </w:rPr>
        <w:t>23</w:t>
      </w:r>
      <w:r w:rsidR="0014513D">
        <w:rPr>
          <w:noProof/>
        </w:rPr>
        <w:fldChar w:fldCharType="end"/>
      </w:r>
      <w:r>
        <w:t>: Use Case Iteration 3</w:t>
      </w:r>
      <w:bookmarkEnd w:id="259"/>
      <w:bookmarkEnd w:id="260"/>
    </w:p>
    <w:p w14:paraId="58E426DD" w14:textId="77777777" w:rsidR="005E0499" w:rsidRPr="005E0499" w:rsidRDefault="005E0499" w:rsidP="005E0499"/>
    <w:p w14:paraId="0940FF0D" w14:textId="4827714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the</w:t>
      </w:r>
      <w:r w:rsidR="00B51F3B">
        <w:t xml:space="preserve"> Navigation Assistant</w:t>
      </w:r>
      <w:r w:rsidR="005F76B3" w:rsidRPr="0071691E">
        <w:t xml:space="preserve">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1" w:name="_Ref34581646"/>
      <w:bookmarkStart w:id="262" w:name="_Toc36444946"/>
      <w:r>
        <w:t xml:space="preserve">Figure </w:t>
      </w:r>
      <w:r w:rsidR="0014513D">
        <w:fldChar w:fldCharType="begin"/>
      </w:r>
      <w:r w:rsidR="0014513D">
        <w:instrText xml:space="preserve"> SEQ Figure \* ARABIC </w:instrText>
      </w:r>
      <w:r w:rsidR="0014513D">
        <w:fldChar w:fldCharType="separate"/>
      </w:r>
      <w:r w:rsidR="00C951E0">
        <w:rPr>
          <w:noProof/>
        </w:rPr>
        <w:t>24</w:t>
      </w:r>
      <w:r w:rsidR="0014513D">
        <w:rPr>
          <w:noProof/>
        </w:rPr>
        <w:fldChar w:fldCharType="end"/>
      </w:r>
      <w:r>
        <w:t>: Analysis Class Iteration 3</w:t>
      </w:r>
      <w:bookmarkEnd w:id="261"/>
      <w:bookmarkEnd w:id="262"/>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3" w:name="_Ref34463585"/>
      <w:bookmarkStart w:id="264" w:name="_Toc36444947"/>
      <w:r>
        <w:t xml:space="preserve">Figure </w:t>
      </w:r>
      <w:r w:rsidR="0014513D">
        <w:fldChar w:fldCharType="begin"/>
      </w:r>
      <w:r w:rsidR="0014513D">
        <w:instrText xml:space="preserve"> SEQ Figure \* ARABIC </w:instrText>
      </w:r>
      <w:r w:rsidR="0014513D">
        <w:fldChar w:fldCharType="separate"/>
      </w:r>
      <w:r w:rsidR="00C951E0">
        <w:rPr>
          <w:noProof/>
        </w:rPr>
        <w:t>25</w:t>
      </w:r>
      <w:r w:rsidR="0014513D">
        <w:rPr>
          <w:noProof/>
        </w:rPr>
        <w:fldChar w:fldCharType="end"/>
      </w:r>
      <w:r>
        <w:t>: Sequence Diagram Iteration 3</w:t>
      </w:r>
      <w:bookmarkEnd w:id="263"/>
      <w:bookmarkEnd w:id="264"/>
    </w:p>
    <w:p w14:paraId="0CB2146F" w14:textId="167E0347"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w:t>
      </w:r>
      <w:r w:rsidR="000B7AB7">
        <w:t>s</w:t>
      </w:r>
      <w:r w:rsidR="00D40D2B" w:rsidRPr="00B50FFF">
        <w:t>,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5" w:name="_Ref34582369"/>
      <w:bookmarkStart w:id="266" w:name="_Toc36444948"/>
      <w:r>
        <w:t xml:space="preserve">Figure </w:t>
      </w:r>
      <w:r w:rsidR="0014513D">
        <w:fldChar w:fldCharType="begin"/>
      </w:r>
      <w:r w:rsidR="0014513D">
        <w:instrText xml:space="preserve"> SEQ Figure \* ARABIC </w:instrText>
      </w:r>
      <w:r w:rsidR="0014513D">
        <w:fldChar w:fldCharType="separate"/>
      </w:r>
      <w:r w:rsidR="00C951E0">
        <w:rPr>
          <w:noProof/>
        </w:rPr>
        <w:t>26</w:t>
      </w:r>
      <w:r w:rsidR="0014513D">
        <w:rPr>
          <w:noProof/>
        </w:rPr>
        <w:fldChar w:fldCharType="end"/>
      </w:r>
      <w:r>
        <w:t>: Class Diagram Iteration 3</w:t>
      </w:r>
      <w:bookmarkEnd w:id="265"/>
      <w:bookmarkEnd w:id="266"/>
    </w:p>
    <w:p w14:paraId="33E32784" w14:textId="07806916" w:rsidR="007F7B62" w:rsidRDefault="007F7B62" w:rsidP="00AD71BD">
      <w:pPr>
        <w:spacing w:line="360" w:lineRule="auto"/>
        <w:rPr>
          <w:highlight w:val="yellow"/>
        </w:rPr>
      </w:pPr>
    </w:p>
    <w:p w14:paraId="06D11D8E" w14:textId="1C350D1A"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Like the previous iteration</w:t>
      </w:r>
      <w:r w:rsidR="00416C10">
        <w:t xml:space="preserve">s, </w:t>
      </w:r>
      <w:r w:rsidR="007555E5">
        <w:t xml:space="preserve">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w:t>
      </w:r>
      <w:r w:rsidR="00183C05">
        <w:t xml:space="preserve"> detection</w:t>
      </w:r>
      <w:r w:rsidR="007555E5">
        <w:t xml:space="preserve">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7" w:name="_Toc21975776"/>
      <w:bookmarkStart w:id="268" w:name="_Toc35939798"/>
      <w:r>
        <w:t>3.</w:t>
      </w:r>
      <w:r w:rsidR="00DB62C8">
        <w:t>4</w:t>
      </w:r>
      <w:r>
        <w:t>. Front-End</w:t>
      </w:r>
      <w:bookmarkEnd w:id="267"/>
      <w:bookmarkEnd w:id="268"/>
    </w:p>
    <w:p w14:paraId="673AC4C1" w14:textId="48AE4B5E" w:rsidR="0024317D" w:rsidRDefault="0024317D" w:rsidP="0024317D"/>
    <w:p w14:paraId="618E411E" w14:textId="6B74AD3A"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w:t>
      </w:r>
      <w:r w:rsidR="008B7EF2">
        <w:t xml:space="preserve"> </w:t>
      </w:r>
      <w:r w:rsidR="008B7EF2">
        <w:fldChar w:fldCharType="begin"/>
      </w:r>
      <w:r w:rsidR="008B7EF2">
        <w:instrText xml:space="preserve"> REF _Ref36645424 \h </w:instrText>
      </w:r>
      <w:r w:rsidR="008B7EF2">
        <w:fldChar w:fldCharType="separate"/>
      </w:r>
      <w:r w:rsidR="008B7EF2">
        <w:t xml:space="preserve">Figure </w:t>
      </w:r>
      <w:r w:rsidR="008B7EF2">
        <w:rPr>
          <w:noProof/>
        </w:rPr>
        <w:t>28</w:t>
      </w:r>
      <w:r w:rsidR="008B7EF2">
        <w:fldChar w:fldCharType="end"/>
      </w:r>
      <w:r w:rsidR="008B7EF2">
        <w:t xml:space="preserve"> shows</w:t>
      </w:r>
      <w:r>
        <w:t xml:space="preserve">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9"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9" w:name="_Ref34637848"/>
      <w:bookmarkStart w:id="270" w:name="_Toc36444949"/>
      <w:r>
        <w:t xml:space="preserve">Figure </w:t>
      </w:r>
      <w:r w:rsidR="0014513D">
        <w:fldChar w:fldCharType="begin"/>
      </w:r>
      <w:r w:rsidR="0014513D">
        <w:instrText xml:space="preserve"> SEQ Figure \* ARABIC </w:instrText>
      </w:r>
      <w:r w:rsidR="0014513D">
        <w:fldChar w:fldCharType="separate"/>
      </w:r>
      <w:r w:rsidR="00C951E0">
        <w:rPr>
          <w:noProof/>
        </w:rPr>
        <w:t>27</w:t>
      </w:r>
      <w:r w:rsidR="0014513D">
        <w:rPr>
          <w:noProof/>
        </w:rPr>
        <w:fldChar w:fldCharType="end"/>
      </w:r>
      <w:r>
        <w:t xml:space="preserve">: </w:t>
      </w:r>
      <w:r w:rsidRPr="00D5632C">
        <w:t>Navigation Assistant</w:t>
      </w:r>
      <w:r>
        <w:t xml:space="preserve"> Device</w:t>
      </w:r>
      <w:bookmarkEnd w:id="269"/>
      <w:bookmarkEnd w:id="270"/>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40"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1" w:name="_Toc36444950"/>
      <w:bookmarkStart w:id="272" w:name="_Ref36645424"/>
      <w:r>
        <w:t xml:space="preserve">Figure </w:t>
      </w:r>
      <w:r w:rsidR="0014513D">
        <w:fldChar w:fldCharType="begin"/>
      </w:r>
      <w:r w:rsidR="0014513D">
        <w:instrText xml:space="preserve"> SEQ Figure \* ARABIC </w:instrText>
      </w:r>
      <w:r w:rsidR="0014513D">
        <w:fldChar w:fldCharType="separate"/>
      </w:r>
      <w:r w:rsidR="00C951E0">
        <w:rPr>
          <w:noProof/>
        </w:rPr>
        <w:t>28</w:t>
      </w:r>
      <w:r w:rsidR="0014513D">
        <w:rPr>
          <w:noProof/>
        </w:rPr>
        <w:fldChar w:fldCharType="end"/>
      </w:r>
      <w:r>
        <w:t>:</w:t>
      </w:r>
      <w:r w:rsidR="00F4351D">
        <w:t xml:space="preserve"> </w:t>
      </w:r>
      <w:r>
        <w:t>Navigation Assistant device attached to user's waist</w:t>
      </w:r>
      <w:bookmarkEnd w:id="271"/>
      <w:bookmarkEnd w:id="272"/>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3" w:name="_Toc34725482"/>
      <w:bookmarkStart w:id="274" w:name="_Toc35099837"/>
      <w:bookmarkStart w:id="275" w:name="_Toc35170041"/>
      <w:bookmarkStart w:id="276" w:name="_Toc35521247"/>
      <w:bookmarkStart w:id="277" w:name="_Toc35609574"/>
      <w:bookmarkStart w:id="278" w:name="_Toc35871714"/>
      <w:bookmarkStart w:id="279" w:name="_Toc35939799"/>
      <w:r>
        <w:rPr>
          <w:rStyle w:val="IntenseEmphasis"/>
          <w:rFonts w:asciiTheme="minorHAnsi" w:eastAsiaTheme="minorEastAsia" w:hAnsiTheme="minorHAnsi" w:cstheme="minorBidi"/>
          <w:spacing w:val="15"/>
          <w:sz w:val="22"/>
          <w:szCs w:val="22"/>
        </w:rPr>
        <w:t>Sensor</w:t>
      </w:r>
      <w:bookmarkEnd w:id="273"/>
      <w:bookmarkEnd w:id="274"/>
      <w:bookmarkEnd w:id="275"/>
      <w:bookmarkEnd w:id="276"/>
      <w:bookmarkEnd w:id="277"/>
      <w:bookmarkEnd w:id="278"/>
      <w:bookmarkEnd w:id="279"/>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0" w:name="_Toc34725483"/>
      <w:bookmarkStart w:id="281" w:name="_Toc35099838"/>
      <w:bookmarkStart w:id="282" w:name="_Toc35170042"/>
      <w:bookmarkStart w:id="283" w:name="_Toc35521248"/>
      <w:bookmarkStart w:id="284" w:name="_Toc35609575"/>
      <w:bookmarkStart w:id="285" w:name="_Toc35871715"/>
      <w:bookmarkStart w:id="286" w:name="_Toc35939800"/>
      <w:r>
        <w:rPr>
          <w:rStyle w:val="IntenseEmphasis"/>
          <w:rFonts w:asciiTheme="minorHAnsi" w:eastAsiaTheme="minorEastAsia" w:hAnsiTheme="minorHAnsi" w:cstheme="minorBidi"/>
          <w:spacing w:val="15"/>
          <w:sz w:val="22"/>
          <w:szCs w:val="22"/>
        </w:rPr>
        <w:t>Pi Camera</w:t>
      </w:r>
      <w:bookmarkEnd w:id="280"/>
      <w:bookmarkEnd w:id="281"/>
      <w:bookmarkEnd w:id="282"/>
      <w:bookmarkEnd w:id="283"/>
      <w:bookmarkEnd w:id="284"/>
      <w:bookmarkEnd w:id="285"/>
      <w:bookmarkEnd w:id="286"/>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7" w:name="_Toc34725484"/>
      <w:bookmarkStart w:id="288" w:name="_Toc35099839"/>
      <w:bookmarkStart w:id="289" w:name="_Toc35170043"/>
      <w:bookmarkStart w:id="290" w:name="_Toc35521249"/>
      <w:bookmarkStart w:id="291" w:name="_Toc35609576"/>
      <w:bookmarkStart w:id="292" w:name="_Toc35871716"/>
      <w:bookmarkStart w:id="293" w:name="_Toc35939801"/>
      <w:r>
        <w:rPr>
          <w:rStyle w:val="IntenseEmphasis"/>
          <w:rFonts w:asciiTheme="minorHAnsi" w:eastAsiaTheme="minorEastAsia" w:hAnsiTheme="minorHAnsi" w:cstheme="minorBidi"/>
          <w:spacing w:val="15"/>
          <w:sz w:val="22"/>
          <w:szCs w:val="22"/>
        </w:rPr>
        <w:t>Raspberry Pi</w:t>
      </w:r>
      <w:bookmarkEnd w:id="287"/>
      <w:bookmarkEnd w:id="288"/>
      <w:bookmarkEnd w:id="289"/>
      <w:bookmarkEnd w:id="290"/>
      <w:bookmarkEnd w:id="291"/>
      <w:bookmarkEnd w:id="292"/>
      <w:bookmarkEnd w:id="293"/>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4" w:name="_Toc34725485"/>
      <w:bookmarkStart w:id="295" w:name="_Toc35099840"/>
      <w:bookmarkStart w:id="296" w:name="_Toc35170044"/>
      <w:bookmarkStart w:id="297" w:name="_Toc35521250"/>
      <w:bookmarkStart w:id="298" w:name="_Toc35609577"/>
      <w:bookmarkStart w:id="299" w:name="_Toc35871717"/>
      <w:bookmarkStart w:id="300" w:name="_Toc35939802"/>
      <w:r>
        <w:rPr>
          <w:rStyle w:val="IntenseEmphasis"/>
          <w:rFonts w:asciiTheme="minorHAnsi" w:eastAsiaTheme="minorEastAsia" w:hAnsiTheme="minorHAnsi" w:cstheme="minorBidi"/>
          <w:spacing w:val="15"/>
          <w:sz w:val="22"/>
          <w:szCs w:val="22"/>
        </w:rPr>
        <w:t>Audio Instructions</w:t>
      </w:r>
      <w:bookmarkEnd w:id="294"/>
      <w:bookmarkEnd w:id="295"/>
      <w:bookmarkEnd w:id="296"/>
      <w:bookmarkEnd w:id="297"/>
      <w:bookmarkEnd w:id="298"/>
      <w:bookmarkEnd w:id="299"/>
      <w:bookmarkEnd w:id="300"/>
    </w:p>
    <w:p w14:paraId="0062D4ED" w14:textId="1F632290"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w:t>
      </w:r>
      <w:r w:rsidR="007E77B2">
        <w:t xml:space="preserve"> in the front-end</w:t>
      </w:r>
      <w:r>
        <w:t>.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C4E1C7E"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w:t>
      </w:r>
      <w:r w:rsidR="00165034">
        <w:t xml:space="preserve"> of</w:t>
      </w:r>
      <w:r>
        <w:t xml:space="preserv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301" w:name="_Toc21975777"/>
      <w:bookmarkStart w:id="302" w:name="_Toc35939803"/>
      <w:r>
        <w:t>3.</w:t>
      </w:r>
      <w:r w:rsidR="00DB62C8">
        <w:t>5</w:t>
      </w:r>
      <w:r>
        <w:t>. Middle-Tier</w:t>
      </w:r>
      <w:bookmarkEnd w:id="301"/>
      <w:bookmarkEnd w:id="302"/>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3" w:name="_Toc34725487"/>
      <w:bookmarkStart w:id="304" w:name="_Toc35099842"/>
      <w:bookmarkStart w:id="305" w:name="_Toc35170046"/>
      <w:bookmarkStart w:id="306" w:name="_Toc35521252"/>
      <w:bookmarkStart w:id="307" w:name="_Toc35609579"/>
      <w:bookmarkStart w:id="308" w:name="_Toc35871719"/>
      <w:bookmarkStart w:id="309" w:name="_Toc35939804"/>
      <w:r>
        <w:rPr>
          <w:rStyle w:val="IntenseEmphasis"/>
          <w:rFonts w:asciiTheme="minorHAnsi" w:eastAsiaTheme="minorEastAsia" w:hAnsiTheme="minorHAnsi" w:cstheme="minorBidi"/>
          <w:spacing w:val="15"/>
          <w:sz w:val="22"/>
          <w:szCs w:val="22"/>
        </w:rPr>
        <w:t>Sensor Input</w:t>
      </w:r>
      <w:bookmarkEnd w:id="303"/>
      <w:bookmarkEnd w:id="304"/>
      <w:bookmarkEnd w:id="305"/>
      <w:bookmarkEnd w:id="306"/>
      <w:bookmarkEnd w:id="307"/>
      <w:bookmarkEnd w:id="308"/>
      <w:bookmarkEnd w:id="309"/>
    </w:p>
    <w:p w14:paraId="6E5140DA" w14:textId="6CAEC9B0"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xml:space="preserve">. This difference in time can </w:t>
      </w:r>
      <w:r w:rsidR="00240360">
        <w:t xml:space="preserve">then </w:t>
      </w:r>
      <w:r>
        <w:t>be used to calculate the distance from the object, as the velocity of sounds in the air is known. As a result of this</w:t>
      </w:r>
      <w:r w:rsidR="009B798A">
        <w:t>,</w:t>
      </w:r>
      <w:r>
        <w:t xml:space="preserve">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10" w:name="_Toc34725488"/>
      <w:bookmarkStart w:id="311" w:name="_Toc35099843"/>
      <w:bookmarkStart w:id="312" w:name="_Toc35170047"/>
      <w:bookmarkStart w:id="313" w:name="_Toc35521253"/>
      <w:bookmarkStart w:id="314" w:name="_Toc35609580"/>
      <w:bookmarkStart w:id="315" w:name="_Toc35871720"/>
      <w:bookmarkStart w:id="316" w:name="_Toc35939805"/>
      <w:r>
        <w:rPr>
          <w:rStyle w:val="IntenseEmphasis"/>
          <w:rFonts w:asciiTheme="minorHAnsi" w:eastAsiaTheme="minorEastAsia" w:hAnsiTheme="minorHAnsi" w:cstheme="minorBidi"/>
          <w:spacing w:val="15"/>
          <w:sz w:val="22"/>
          <w:szCs w:val="22"/>
        </w:rPr>
        <w:t>Object Detection Model Results</w:t>
      </w:r>
      <w:bookmarkEnd w:id="310"/>
      <w:bookmarkEnd w:id="311"/>
      <w:bookmarkEnd w:id="312"/>
      <w:bookmarkEnd w:id="313"/>
      <w:bookmarkEnd w:id="314"/>
      <w:bookmarkEnd w:id="315"/>
      <w:bookmarkEnd w:id="316"/>
    </w:p>
    <w:p w14:paraId="145B6513" w14:textId="30F4571D" w:rsidR="006B7E7F" w:rsidRPr="006B7E7F" w:rsidRDefault="006B7E7F" w:rsidP="001E0EFA">
      <w:pPr>
        <w:spacing w:line="360" w:lineRule="auto"/>
      </w:pPr>
      <w:r>
        <w:t>Also included in the middle tier of this system</w:t>
      </w:r>
      <w:r w:rsidR="00690D54">
        <w:t>,</w:t>
      </w:r>
      <w:r>
        <w:t xml:space="preserve"> and in the calculation of the navigation instructions</w:t>
      </w:r>
      <w:r w:rsidR="00690D54">
        <w:t>,</w:t>
      </w:r>
      <w:r>
        <w:t xml:space="preserve"> are the results </w:t>
      </w:r>
      <w:r w:rsidR="00690D54">
        <w:t xml:space="preserve">generated </w:t>
      </w:r>
      <w:r>
        <w:t xml:space="preserve">from the object detection model. </w:t>
      </w:r>
      <w:r w:rsidR="001E0EFA">
        <w:t xml:space="preserve">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t>
      </w:r>
      <w:r w:rsidR="00A45ADF">
        <w:t>to calculate</w:t>
      </w:r>
      <w:r w:rsidR="001E0EFA">
        <w:t xml:space="preserve"> the navigation instructions that are provided to the user. The object classification informs the user of what is in their path and the bounding box coordinates inform the user of where the object is</w:t>
      </w:r>
      <w:r w:rsidR="00C21BDD">
        <w:t xml:space="preserve"> located</w:t>
      </w:r>
      <w:r w:rsidR="001E0EFA">
        <w:t xml:space="preserve">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7" w:name="_Toc34725489"/>
      <w:bookmarkStart w:id="318" w:name="_Toc35099844"/>
      <w:bookmarkStart w:id="319" w:name="_Toc35170048"/>
      <w:bookmarkStart w:id="320" w:name="_Toc35521254"/>
      <w:bookmarkStart w:id="321" w:name="_Toc35609581"/>
      <w:bookmarkStart w:id="322" w:name="_Toc35871721"/>
      <w:bookmarkStart w:id="323"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7"/>
      <w:bookmarkEnd w:id="318"/>
      <w:bookmarkEnd w:id="319"/>
      <w:bookmarkEnd w:id="320"/>
      <w:bookmarkEnd w:id="321"/>
      <w:bookmarkEnd w:id="322"/>
      <w:bookmarkEnd w:id="323"/>
    </w:p>
    <w:p w14:paraId="31524BF3" w14:textId="4979F185"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w:t>
      </w:r>
      <w:r w:rsidR="001D343E">
        <w:t>using</w:t>
      </w:r>
      <w:r w:rsidR="009A0430">
        <w:t xml:space="preserve"> two sources</w:t>
      </w:r>
      <w:r w:rsidR="001D343E">
        <w:t xml:space="preserve"> of information</w:t>
      </w:r>
      <w:r w:rsidR="009A0430">
        <w:t xml:space="preserve">. Firstly, the results from the object detection model are included in the calculation of the </w:t>
      </w:r>
      <w:r w:rsidR="00325EF3">
        <w:t>instructions</w:t>
      </w:r>
      <w:r w:rsidR="009A0430">
        <w:t xml:space="preserve">. </w:t>
      </w:r>
      <w:r w:rsidR="001743A7">
        <w:t>Th</w:t>
      </w:r>
      <w:r w:rsidR="00C81BBE">
        <w:t>ese results</w:t>
      </w:r>
      <w:r w:rsidR="001743A7">
        <w:t xml:space="preserve"> provide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4" w:name="_Toc34725490"/>
      <w:bookmarkStart w:id="325" w:name="_Toc35099845"/>
      <w:bookmarkStart w:id="326" w:name="_Toc35170049"/>
      <w:bookmarkStart w:id="327" w:name="_Toc35521255"/>
      <w:bookmarkStart w:id="328" w:name="_Toc35609582"/>
      <w:bookmarkStart w:id="329" w:name="_Toc35871722"/>
      <w:bookmarkStart w:id="330"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4"/>
      <w:bookmarkEnd w:id="325"/>
      <w:bookmarkEnd w:id="326"/>
      <w:bookmarkEnd w:id="327"/>
      <w:bookmarkEnd w:id="328"/>
      <w:bookmarkEnd w:id="329"/>
      <w:bookmarkEnd w:id="330"/>
    </w:p>
    <w:p w14:paraId="74EF480C" w14:textId="41363784"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w:t>
      </w:r>
      <w:r w:rsidR="007E73BB">
        <w:t>, previously discussed in the research chapter of this report</w:t>
      </w:r>
      <w:r>
        <w:t>. The eSpeak application simply takes in a string and outputs it into audio. It is also possible through this application to alter the volume level of the instructions. The eSpeak application</w:t>
      </w:r>
      <w:r w:rsidR="000602FC">
        <w:t xml:space="preserve"> sends and</w:t>
      </w:r>
      <w:r>
        <w:t xml:space="preserve"> plays the instructions through the audio jack of the Raspberry Pi and</w:t>
      </w:r>
      <w:r w:rsidR="000B5752">
        <w:t>, therefore,</w:t>
      </w:r>
      <w:r>
        <w:t xml:space="preserve"> allows the Navigation Assistant program to provide navigation instructions through audio to the visually impaired user.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31" w:name="_Toc21975778"/>
      <w:bookmarkStart w:id="332" w:name="_Toc35939808"/>
      <w:r>
        <w:t>3.</w:t>
      </w:r>
      <w:r w:rsidR="00DB62C8">
        <w:t>6</w:t>
      </w:r>
      <w:r>
        <w:t>. Back-End</w:t>
      </w:r>
      <w:bookmarkEnd w:id="331"/>
      <w:bookmarkEnd w:id="332"/>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3" w:name="_Toc34725492"/>
      <w:bookmarkStart w:id="334" w:name="_Toc35099847"/>
      <w:bookmarkStart w:id="335" w:name="_Toc35170051"/>
      <w:bookmarkStart w:id="336" w:name="_Toc35521257"/>
      <w:bookmarkStart w:id="337" w:name="_Toc35609584"/>
      <w:bookmarkStart w:id="338" w:name="_Toc35871724"/>
      <w:bookmarkStart w:id="339" w:name="_Toc35939809"/>
      <w:r>
        <w:rPr>
          <w:rStyle w:val="IntenseEmphasis"/>
          <w:rFonts w:asciiTheme="minorHAnsi" w:eastAsiaTheme="minorEastAsia" w:hAnsiTheme="minorHAnsi" w:cstheme="minorBidi"/>
          <w:spacing w:val="15"/>
          <w:sz w:val="22"/>
          <w:szCs w:val="22"/>
        </w:rPr>
        <w:t>Camera Input</w:t>
      </w:r>
      <w:bookmarkEnd w:id="333"/>
      <w:bookmarkEnd w:id="334"/>
      <w:bookmarkEnd w:id="335"/>
      <w:bookmarkEnd w:id="336"/>
      <w:bookmarkEnd w:id="337"/>
      <w:bookmarkEnd w:id="338"/>
      <w:bookmarkEnd w:id="339"/>
    </w:p>
    <w:p w14:paraId="6047ED68" w14:textId="667200F6" w:rsidR="00E61839" w:rsidRDefault="003402A1" w:rsidP="00DD7216">
      <w:pPr>
        <w:spacing w:line="360" w:lineRule="auto"/>
      </w:pPr>
      <w:r>
        <w:t xml:space="preserve">The Raspberry Pi camera module is used in this project to gather a video stream of the user’s path. This video stream is then inputted into the MobileNet SSDLite </w:t>
      </w:r>
      <w:r w:rsidR="00DB1AC4">
        <w:t xml:space="preserve">object detection </w:t>
      </w:r>
      <w:r>
        <w:t>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40" w:name="_Toc34725493"/>
      <w:bookmarkStart w:id="341" w:name="_Toc35099848"/>
      <w:bookmarkStart w:id="342" w:name="_Toc35170052"/>
      <w:bookmarkStart w:id="343" w:name="_Toc35521258"/>
      <w:bookmarkStart w:id="344" w:name="_Toc35609585"/>
      <w:bookmarkStart w:id="345" w:name="_Toc35871725"/>
      <w:bookmarkStart w:id="346" w:name="_Toc35939810"/>
      <w:r>
        <w:rPr>
          <w:rStyle w:val="IntenseEmphasis"/>
          <w:rFonts w:asciiTheme="minorHAnsi" w:eastAsiaTheme="minorEastAsia" w:hAnsiTheme="minorHAnsi" w:cstheme="minorBidi"/>
          <w:spacing w:val="15"/>
          <w:sz w:val="22"/>
          <w:szCs w:val="22"/>
        </w:rPr>
        <w:t>MobileNet SSDLite Model</w:t>
      </w:r>
      <w:bookmarkEnd w:id="340"/>
      <w:bookmarkEnd w:id="341"/>
      <w:bookmarkEnd w:id="342"/>
      <w:bookmarkEnd w:id="343"/>
      <w:bookmarkEnd w:id="344"/>
      <w:bookmarkEnd w:id="345"/>
      <w:bookmarkEnd w:id="346"/>
    </w:p>
    <w:p w14:paraId="57CED534" w14:textId="7A0707E0"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the main feature of this project. The model takes in</w:t>
      </w:r>
      <w:r w:rsidR="007C0100">
        <w:t>,</w:t>
      </w:r>
      <w:r w:rsidR="007B296C">
        <w:t xml:space="preserve"> as input</w:t>
      </w:r>
      <w:r w:rsidR="007C0100">
        <w:t>,</w:t>
      </w:r>
      <w:r w:rsidR="007B296C">
        <w:t xml:space="preserve"> the video stream of the user’s path from the camera module. Using this video, the model then begins to detect objects within the frame. </w:t>
      </w:r>
      <w:r w:rsidR="00BF4841">
        <w:t xml:space="preserve">This object detection is carried </w:t>
      </w:r>
      <w:r w:rsidR="00515D82">
        <w:t xml:space="preserve">out </w:t>
      </w:r>
      <w:r w:rsidR="00BF4841">
        <w:t xml:space="preserve">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7" w:name="_Ref34724458"/>
      <w:bookmarkStart w:id="348" w:name="_Toc36444951"/>
      <w:r>
        <w:t xml:space="preserve">Figure </w:t>
      </w:r>
      <w:r w:rsidR="0014513D">
        <w:fldChar w:fldCharType="begin"/>
      </w:r>
      <w:r w:rsidR="0014513D">
        <w:instrText xml:space="preserve"> SEQ Figure \* ARABIC </w:instrText>
      </w:r>
      <w:r w:rsidR="0014513D">
        <w:fldChar w:fldCharType="separate"/>
      </w:r>
      <w:r w:rsidR="00C951E0">
        <w:rPr>
          <w:noProof/>
        </w:rPr>
        <w:t>29</w:t>
      </w:r>
      <w:r w:rsidR="0014513D">
        <w:rPr>
          <w:noProof/>
        </w:rPr>
        <w:fldChar w:fldCharType="end"/>
      </w:r>
      <w:r>
        <w:t>: MobileNet SSDLite Diagram (39)</w:t>
      </w:r>
      <w:bookmarkEnd w:id="347"/>
      <w:bookmarkEnd w:id="348"/>
    </w:p>
    <w:p w14:paraId="754828C7" w14:textId="77777777" w:rsidR="005856BD" w:rsidRPr="007B63DE" w:rsidRDefault="005856BD" w:rsidP="007A7F1C"/>
    <w:p w14:paraId="422E6C38" w14:textId="3FCFEDFD" w:rsidR="007A7F1C" w:rsidRDefault="007A7F1C" w:rsidP="007A7F1C">
      <w:pPr>
        <w:pStyle w:val="Heading2"/>
      </w:pPr>
      <w:bookmarkStart w:id="349" w:name="_Toc21975779"/>
      <w:bookmarkStart w:id="350" w:name="_Toc35939811"/>
      <w:r>
        <w:t>3.</w:t>
      </w:r>
      <w:r w:rsidR="00DB62C8">
        <w:t>7</w:t>
      </w:r>
      <w:r>
        <w:t>. Conclusions</w:t>
      </w:r>
      <w:bookmarkEnd w:id="349"/>
      <w:bookmarkEnd w:id="350"/>
    </w:p>
    <w:p w14:paraId="45823EB8" w14:textId="4D58F09E" w:rsidR="00047019" w:rsidRDefault="00047019" w:rsidP="000C1FF5">
      <w:pPr>
        <w:spacing w:line="360" w:lineRule="auto"/>
      </w:pPr>
    </w:p>
    <w:p w14:paraId="6813B8BC" w14:textId="62DF40C0"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51" w:name="_Toc35939812"/>
      <w:r>
        <w:lastRenderedPageBreak/>
        <w:t>4. De</w:t>
      </w:r>
      <w:r w:rsidR="007F3450">
        <w:t>velopment</w:t>
      </w:r>
      <w:bookmarkEnd w:id="351"/>
    </w:p>
    <w:p w14:paraId="2A537FCB" w14:textId="77777777" w:rsidR="009B697E" w:rsidRDefault="009B697E" w:rsidP="009B697E"/>
    <w:p w14:paraId="605A4897" w14:textId="77777777" w:rsidR="009B697E" w:rsidRDefault="009B697E" w:rsidP="009B697E">
      <w:pPr>
        <w:pStyle w:val="Heading2"/>
      </w:pPr>
      <w:bookmarkStart w:id="352" w:name="_Toc35939813"/>
      <w:r>
        <w:t>4.1. Introduction</w:t>
      </w:r>
      <w:bookmarkEnd w:id="352"/>
    </w:p>
    <w:p w14:paraId="029FAB64" w14:textId="5A8230C8" w:rsidR="007B63DE" w:rsidRDefault="007B63DE" w:rsidP="00046948">
      <w:pPr>
        <w:spacing w:line="360" w:lineRule="auto"/>
      </w:pPr>
    </w:p>
    <w:p w14:paraId="566AAD84" w14:textId="1995D57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It</w:t>
      </w:r>
      <w:r w:rsidR="007E3557">
        <w:t xml:space="preserve"> </w:t>
      </w:r>
      <w:r w:rsidR="00486152">
        <w:t>include</w:t>
      </w:r>
      <w:r w:rsidR="007E3557">
        <w:t>s</w:t>
      </w:r>
      <w:r w:rsidR="00486152">
        <w:t xml:space="preserv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2"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3" w:name="_Toc35939814"/>
      <w:r>
        <w:t>4.2. Software Development</w:t>
      </w:r>
      <w:bookmarkEnd w:id="353"/>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72BD58A7"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w:t>
      </w:r>
      <w:r w:rsidR="00522F4A">
        <w:t xml:space="preserve">the </w:t>
      </w:r>
      <w:r w:rsidR="000B0B6E">
        <w:t xml:space="preserve">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A73C51F"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w:t>
      </w:r>
      <w:r w:rsidR="00C0798A">
        <w:t>discussed</w:t>
      </w:r>
      <w:r w:rsidR="00834CA9">
        <w:t xml:space="preserve">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607F3D00"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which is used to detect the distance between the user and a static known object</w:t>
      </w:r>
      <w:r w:rsidR="00BA6026">
        <w:t>,</w:t>
      </w:r>
      <w:r w:rsidR="00C641BF">
        <w:t xml:space="preserve">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CFCFC29"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w:t>
      </w:r>
      <w:r w:rsidR="0031037E">
        <w:t>a</w:t>
      </w:r>
      <w:r w:rsidR="00642E52">
        <w:t xml:space="preserv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4" w:name="_Toc35939815"/>
      <w:r>
        <w:t xml:space="preserve">4.3. </w:t>
      </w:r>
      <w:r w:rsidR="007F3450">
        <w:t>Front-End</w:t>
      </w:r>
      <w:bookmarkEnd w:id="354"/>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5" w:name="_Toc34725499"/>
      <w:bookmarkStart w:id="356" w:name="_Toc35099854"/>
      <w:bookmarkStart w:id="357" w:name="_Toc35170058"/>
      <w:bookmarkStart w:id="358" w:name="_Toc35521264"/>
      <w:bookmarkStart w:id="359" w:name="_Toc35609591"/>
      <w:bookmarkStart w:id="360" w:name="_Toc35871731"/>
      <w:bookmarkStart w:id="361"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5"/>
      <w:bookmarkEnd w:id="356"/>
      <w:bookmarkEnd w:id="357"/>
      <w:bookmarkEnd w:id="358"/>
      <w:bookmarkEnd w:id="359"/>
      <w:bookmarkEnd w:id="360"/>
      <w:bookmarkEnd w:id="361"/>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2" w:name="_Toc34725500"/>
      <w:bookmarkStart w:id="363" w:name="_Toc35099855"/>
      <w:bookmarkStart w:id="364" w:name="_Toc35170059"/>
      <w:bookmarkStart w:id="365" w:name="_Toc35521265"/>
      <w:bookmarkStart w:id="366" w:name="_Toc35609592"/>
      <w:bookmarkStart w:id="367" w:name="_Toc35871732"/>
      <w:bookmarkStart w:id="368"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2"/>
      <w:bookmarkEnd w:id="363"/>
      <w:bookmarkEnd w:id="364"/>
      <w:bookmarkEnd w:id="365"/>
      <w:bookmarkEnd w:id="366"/>
      <w:bookmarkEnd w:id="367"/>
      <w:bookmarkEnd w:id="368"/>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3"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9" w:name="_Ref35093419"/>
      <w:bookmarkStart w:id="370" w:name="_Toc36444952"/>
      <w:r>
        <w:t xml:space="preserve">Figure </w:t>
      </w:r>
      <w:r w:rsidR="0014513D">
        <w:fldChar w:fldCharType="begin"/>
      </w:r>
      <w:r w:rsidR="0014513D">
        <w:instrText xml:space="preserve"> SEQ Figure \* ARABIC </w:instrText>
      </w:r>
      <w:r w:rsidR="0014513D">
        <w:fldChar w:fldCharType="separate"/>
      </w:r>
      <w:r w:rsidR="00C951E0">
        <w:rPr>
          <w:noProof/>
        </w:rPr>
        <w:t>30</w:t>
      </w:r>
      <w:r w:rsidR="0014513D">
        <w:rPr>
          <w:noProof/>
        </w:rPr>
        <w:fldChar w:fldCharType="end"/>
      </w:r>
      <w:r>
        <w:t xml:space="preserve">: Code </w:t>
      </w:r>
      <w:r w:rsidRPr="001A5D42">
        <w:t>to automate running of object</w:t>
      </w:r>
      <w:r>
        <w:t xml:space="preserve"> detection</w:t>
      </w:r>
      <w:bookmarkEnd w:id="369"/>
      <w:bookmarkEnd w:id="370"/>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71" w:name="_Toc34725501"/>
      <w:bookmarkStart w:id="372" w:name="_Toc35099856"/>
      <w:bookmarkStart w:id="373" w:name="_Toc35170060"/>
      <w:bookmarkStart w:id="374" w:name="_Toc35521266"/>
      <w:bookmarkStart w:id="375" w:name="_Toc35609593"/>
      <w:bookmarkStart w:id="376" w:name="_Toc35871733"/>
      <w:bookmarkStart w:id="377"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71"/>
      <w:bookmarkEnd w:id="372"/>
      <w:bookmarkEnd w:id="373"/>
      <w:bookmarkEnd w:id="374"/>
      <w:bookmarkEnd w:id="375"/>
      <w:bookmarkEnd w:id="376"/>
      <w:bookmarkEnd w:id="377"/>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8" w:name="_Ref35520080"/>
      <w:bookmarkStart w:id="379" w:name="_Toc35939897"/>
      <w:r>
        <w:t xml:space="preserve">Listing </w:t>
      </w:r>
      <w:r w:rsidR="0014513D">
        <w:fldChar w:fldCharType="begin"/>
      </w:r>
      <w:r w:rsidR="0014513D">
        <w:instrText xml:space="preserve"> SEQ Listing \* ARABIC </w:instrText>
      </w:r>
      <w:r w:rsidR="0014513D">
        <w:fldChar w:fldCharType="separate"/>
      </w:r>
      <w:r w:rsidR="00794A97">
        <w:rPr>
          <w:noProof/>
        </w:rPr>
        <w:t>1</w:t>
      </w:r>
      <w:r w:rsidR="0014513D">
        <w:rPr>
          <w:noProof/>
        </w:rPr>
        <w:fldChar w:fldCharType="end"/>
      </w:r>
      <w:r>
        <w:t>: eSpeak instructions code</w:t>
      </w:r>
      <w:bookmarkEnd w:id="378"/>
      <w:bookmarkEnd w:id="379"/>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80" w:name="_Toc34725502"/>
      <w:bookmarkStart w:id="381" w:name="_Toc35099857"/>
      <w:bookmarkStart w:id="382" w:name="_Toc35170061"/>
      <w:bookmarkStart w:id="383" w:name="_Toc35521267"/>
      <w:bookmarkStart w:id="384" w:name="_Toc35609594"/>
      <w:bookmarkStart w:id="385" w:name="_Toc35871734"/>
      <w:bookmarkStart w:id="386"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80"/>
      <w:bookmarkEnd w:id="381"/>
      <w:bookmarkEnd w:id="382"/>
      <w:bookmarkEnd w:id="383"/>
      <w:bookmarkEnd w:id="384"/>
      <w:bookmarkEnd w:id="385"/>
      <w:bookmarkEnd w:id="386"/>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7" w:name="_Toc35939820"/>
      <w:r w:rsidRPr="00F15AE1">
        <w:t xml:space="preserve">4.4. </w:t>
      </w:r>
      <w:r w:rsidR="007F3450" w:rsidRPr="00F15AE1">
        <w:t>Middle-Tier</w:t>
      </w:r>
      <w:bookmarkEnd w:id="387"/>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8" w:name="_Toc34725504"/>
      <w:bookmarkStart w:id="389" w:name="_Toc35099859"/>
      <w:bookmarkStart w:id="390" w:name="_Toc35170063"/>
      <w:bookmarkStart w:id="391" w:name="_Toc35521269"/>
      <w:bookmarkStart w:id="392" w:name="_Toc35609596"/>
      <w:bookmarkStart w:id="393" w:name="_Toc35871736"/>
      <w:bookmarkStart w:id="394" w:name="_Toc35939821"/>
      <w:r w:rsidRPr="00F15AE1">
        <w:rPr>
          <w:sz w:val="22"/>
          <w:szCs w:val="22"/>
        </w:rPr>
        <w:t>4.4.1 Introduction</w:t>
      </w:r>
      <w:bookmarkEnd w:id="388"/>
      <w:bookmarkEnd w:id="389"/>
      <w:bookmarkEnd w:id="390"/>
      <w:bookmarkEnd w:id="391"/>
      <w:bookmarkEnd w:id="392"/>
      <w:bookmarkEnd w:id="393"/>
      <w:bookmarkEnd w:id="394"/>
    </w:p>
    <w:p w14:paraId="7D015CEB" w14:textId="055411F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w:t>
      </w:r>
      <w:r w:rsidR="00C63562">
        <w:t>s</w:t>
      </w:r>
      <w:r w:rsidR="00B54888" w:rsidRPr="001E4EEA">
        <w:t xml:space="preserve">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6BA7FCAF" w:rsidR="00B54888" w:rsidRDefault="00B54888" w:rsidP="00B54888">
      <w:pPr>
        <w:spacing w:line="360" w:lineRule="auto"/>
      </w:pPr>
      <w:r w:rsidRPr="001E4EEA">
        <w:t>This section include</w:t>
      </w:r>
      <w:r w:rsidR="007D78C0">
        <w:t>s</w:t>
      </w:r>
      <w:r w:rsidRPr="001E4EEA">
        <w:t xml:space="preserve"> the code used to compile the results from both the model and the sensor into instructions provided to the user. </w:t>
      </w:r>
      <w:r w:rsidR="00810B6D" w:rsidRPr="001E4EEA">
        <w:t xml:space="preserve">As well as that, the setup of the HC-SR04 </w:t>
      </w:r>
      <w:r w:rsidR="00050524">
        <w:t xml:space="preserve">distance </w:t>
      </w:r>
      <w:r w:rsidR="00810B6D" w:rsidRPr="001E4EEA">
        <w:t>sensor</w:t>
      </w:r>
      <w:r w:rsidR="0049659B" w:rsidRPr="001E4EEA">
        <w:t>,</w:t>
      </w:r>
      <w:r w:rsidR="00810B6D" w:rsidRPr="001E4EEA">
        <w:t xml:space="preserve"> </w:t>
      </w:r>
      <w:r w:rsidR="000D4682">
        <w:t xml:space="preserve">used </w:t>
      </w:r>
      <w:r w:rsidR="00810B6D" w:rsidRPr="001E4EEA">
        <w:t>to take in signals</w:t>
      </w:r>
      <w:r w:rsidR="000D4682">
        <w:t xml:space="preserve"> and calculate distance</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6C4D1C65" w14:textId="77777777" w:rsidR="002C4483" w:rsidRPr="001E4EEA" w:rsidRDefault="002C4483" w:rsidP="00B54888">
      <w:pPr>
        <w:spacing w:line="360" w:lineRule="auto"/>
      </w:pPr>
    </w:p>
    <w:p w14:paraId="5EEF88F2" w14:textId="61D48CAC" w:rsidR="00EE44E2" w:rsidRPr="001E4EEA" w:rsidRDefault="00EE44E2" w:rsidP="00EE44E2">
      <w:pPr>
        <w:pStyle w:val="Heading2"/>
        <w:spacing w:after="240" w:line="360" w:lineRule="auto"/>
        <w:rPr>
          <w:sz w:val="22"/>
          <w:szCs w:val="22"/>
        </w:rPr>
      </w:pPr>
      <w:bookmarkStart w:id="395" w:name="_Toc34725505"/>
      <w:bookmarkStart w:id="396" w:name="_Toc35099860"/>
      <w:bookmarkStart w:id="397" w:name="_Toc35170064"/>
      <w:bookmarkStart w:id="398" w:name="_Toc35521270"/>
      <w:bookmarkStart w:id="399" w:name="_Toc35609597"/>
      <w:bookmarkStart w:id="400" w:name="_Toc35871737"/>
      <w:bookmarkStart w:id="401" w:name="_Toc35939822"/>
      <w:r w:rsidRPr="001E4EEA">
        <w:rPr>
          <w:sz w:val="22"/>
          <w:szCs w:val="22"/>
        </w:rPr>
        <w:t>4.4.2 Distance Sensor Setup</w:t>
      </w:r>
      <w:bookmarkEnd w:id="395"/>
      <w:bookmarkEnd w:id="396"/>
      <w:bookmarkEnd w:id="397"/>
      <w:bookmarkEnd w:id="398"/>
      <w:bookmarkEnd w:id="399"/>
      <w:bookmarkEnd w:id="400"/>
      <w:bookmarkEnd w:id="401"/>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2" w:name="_Toc34725506"/>
      <w:bookmarkStart w:id="403" w:name="_Toc35099861"/>
      <w:bookmarkStart w:id="404" w:name="_Toc35170065"/>
      <w:bookmarkStart w:id="405" w:name="_Toc35521271"/>
      <w:bookmarkStart w:id="406" w:name="_Toc35609598"/>
      <w:bookmarkStart w:id="407" w:name="_Toc35871738"/>
      <w:bookmarkStart w:id="408"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2"/>
      <w:bookmarkEnd w:id="403"/>
      <w:bookmarkEnd w:id="404"/>
      <w:bookmarkEnd w:id="405"/>
      <w:bookmarkEnd w:id="406"/>
      <w:bookmarkEnd w:id="407"/>
      <w:bookmarkEnd w:id="408"/>
    </w:p>
    <w:p w14:paraId="1D895B85" w14:textId="1FEFD2FB"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9" w:name="_Ref35609321"/>
      <w:bookmarkStart w:id="410" w:name="_Toc36444953"/>
      <w:r w:rsidRPr="001E4EEA">
        <w:t xml:space="preserve">Figure </w:t>
      </w:r>
      <w:r w:rsidR="0014513D">
        <w:fldChar w:fldCharType="begin"/>
      </w:r>
      <w:r w:rsidR="0014513D">
        <w:instrText xml:space="preserve"> SEQ Figure \* ARABIC </w:instrText>
      </w:r>
      <w:r w:rsidR="0014513D">
        <w:fldChar w:fldCharType="separate"/>
      </w:r>
      <w:r w:rsidR="00C951E0">
        <w:rPr>
          <w:noProof/>
        </w:rPr>
        <w:t>31</w:t>
      </w:r>
      <w:r w:rsidR="0014513D">
        <w:rPr>
          <w:noProof/>
        </w:rPr>
        <w:fldChar w:fldCharType="end"/>
      </w:r>
      <w:r w:rsidRPr="001E4EEA">
        <w:t>: Circuit schematic</w:t>
      </w:r>
      <w:bookmarkEnd w:id="409"/>
      <w:r w:rsidRPr="001E4EEA">
        <w:t xml:space="preserve"> (44)</w:t>
      </w:r>
      <w:bookmarkEnd w:id="410"/>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11" w:name="_Ref35098667"/>
      <w:bookmarkStart w:id="412" w:name="_Toc36444954"/>
      <w:r w:rsidRPr="001E4EEA">
        <w:t xml:space="preserve">Figure </w:t>
      </w:r>
      <w:r w:rsidR="0014513D">
        <w:fldChar w:fldCharType="begin"/>
      </w:r>
      <w:r w:rsidR="0014513D">
        <w:instrText xml:space="preserve"> SEQ Figure \* ARABIC </w:instrText>
      </w:r>
      <w:r w:rsidR="0014513D">
        <w:fldChar w:fldCharType="separate"/>
      </w:r>
      <w:r w:rsidR="00C951E0">
        <w:rPr>
          <w:noProof/>
        </w:rPr>
        <w:t>32</w:t>
      </w:r>
      <w:r w:rsidR="0014513D">
        <w:rPr>
          <w:noProof/>
        </w:rPr>
        <w:fldChar w:fldCharType="end"/>
      </w:r>
      <w:r w:rsidRPr="001E4EEA">
        <w:t>: Wires attached to HC-SR04 sensor</w:t>
      </w:r>
      <w:bookmarkEnd w:id="411"/>
      <w:bookmarkEnd w:id="412"/>
    </w:p>
    <w:p w14:paraId="41C65922" w14:textId="77777777" w:rsidR="008412B8" w:rsidRPr="00167D5F" w:rsidRDefault="008412B8" w:rsidP="008412B8">
      <w:pPr>
        <w:rPr>
          <w:highlight w:val="green"/>
        </w:rPr>
      </w:pPr>
    </w:p>
    <w:p w14:paraId="7B5E3E21" w14:textId="45D25BC1"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w:t>
      </w:r>
      <w:r w:rsidR="003834D3">
        <w:t xml:space="preserve">attached to </w:t>
      </w:r>
      <w:r w:rsidR="00CA33F0" w:rsidRPr="001E4EEA">
        <w:t xml:space="preserve">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7"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3" w:name="_Ref35098951"/>
      <w:bookmarkStart w:id="414" w:name="_Toc36444955"/>
      <w:r w:rsidRPr="001E4EEA">
        <w:t xml:space="preserve">Figure </w:t>
      </w:r>
      <w:r w:rsidR="0014513D">
        <w:fldChar w:fldCharType="begin"/>
      </w:r>
      <w:r w:rsidR="0014513D">
        <w:instrText xml:space="preserve"> SEQ Figure \* ARABIC </w:instrText>
      </w:r>
      <w:r w:rsidR="0014513D">
        <w:fldChar w:fldCharType="separate"/>
      </w:r>
      <w:r w:rsidR="00C951E0">
        <w:rPr>
          <w:noProof/>
        </w:rPr>
        <w:t>33</w:t>
      </w:r>
      <w:r w:rsidR="0014513D">
        <w:rPr>
          <w:noProof/>
        </w:rPr>
        <w:fldChar w:fldCharType="end"/>
      </w:r>
      <w:r w:rsidRPr="001E4EEA">
        <w:t>: Sensor bread board connections</w:t>
      </w:r>
      <w:bookmarkEnd w:id="413"/>
      <w:bookmarkEnd w:id="414"/>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8"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5" w:name="_Ref35099611"/>
      <w:bookmarkStart w:id="416" w:name="_Toc36444956"/>
      <w:r w:rsidRPr="008905C3">
        <w:t xml:space="preserve">Figure </w:t>
      </w:r>
      <w:r w:rsidR="0014513D">
        <w:fldChar w:fldCharType="begin"/>
      </w:r>
      <w:r w:rsidR="0014513D">
        <w:instrText xml:space="preserve"> SEQ Figure \* ARABIC </w:instrText>
      </w:r>
      <w:r w:rsidR="0014513D">
        <w:fldChar w:fldCharType="separate"/>
      </w:r>
      <w:r w:rsidR="00C951E0">
        <w:rPr>
          <w:noProof/>
        </w:rPr>
        <w:t>34</w:t>
      </w:r>
      <w:r w:rsidR="0014513D">
        <w:rPr>
          <w:noProof/>
        </w:rPr>
        <w:fldChar w:fldCharType="end"/>
      </w:r>
      <w:r w:rsidRPr="008905C3">
        <w:t>: Sensor connections to Raspberry Pi</w:t>
      </w:r>
      <w:bookmarkEnd w:id="415"/>
      <w:bookmarkEnd w:id="416"/>
    </w:p>
    <w:p w14:paraId="3CADFBFF" w14:textId="77777777" w:rsidR="009C57F8" w:rsidRPr="00167D5F" w:rsidRDefault="009C57F8" w:rsidP="009C57F8">
      <w:pPr>
        <w:rPr>
          <w:highlight w:val="green"/>
        </w:rPr>
      </w:pPr>
    </w:p>
    <w:p w14:paraId="65894A2D" w14:textId="29192979" w:rsidR="00EE44E2" w:rsidRPr="009B0DAF" w:rsidRDefault="00B37176" w:rsidP="009B0DAF">
      <w:pPr>
        <w:pStyle w:val="Heading3"/>
        <w:spacing w:line="360" w:lineRule="auto"/>
        <w:rPr>
          <w:rFonts w:asciiTheme="minorHAnsi" w:eastAsiaTheme="minorEastAsia" w:hAnsiTheme="minorHAnsi" w:cstheme="minorBidi"/>
          <w:i/>
          <w:iCs/>
          <w:color w:val="5B9BD5" w:themeColor="accent1"/>
          <w:spacing w:val="15"/>
          <w:sz w:val="22"/>
          <w:szCs w:val="22"/>
        </w:rPr>
      </w:pPr>
      <w:bookmarkStart w:id="417" w:name="_Toc34725507"/>
      <w:bookmarkStart w:id="418" w:name="_Toc35099862"/>
      <w:bookmarkStart w:id="419" w:name="_Toc35170066"/>
      <w:bookmarkStart w:id="420" w:name="_Toc35521272"/>
      <w:bookmarkStart w:id="421" w:name="_Toc35609599"/>
      <w:bookmarkStart w:id="422" w:name="_Toc35871739"/>
      <w:bookmarkStart w:id="423" w:name="_Toc35939824"/>
      <w:r w:rsidRPr="008905C3">
        <w:rPr>
          <w:rStyle w:val="IntenseEmphasis"/>
          <w:rFonts w:asciiTheme="minorHAnsi" w:eastAsiaTheme="minorEastAsia" w:hAnsiTheme="minorHAnsi" w:cstheme="minorBidi"/>
          <w:spacing w:val="15"/>
          <w:sz w:val="22"/>
          <w:szCs w:val="22"/>
        </w:rPr>
        <w:t>Sensor Code Setup</w:t>
      </w:r>
      <w:bookmarkEnd w:id="417"/>
      <w:bookmarkEnd w:id="418"/>
      <w:bookmarkEnd w:id="419"/>
      <w:bookmarkEnd w:id="420"/>
      <w:bookmarkEnd w:id="421"/>
      <w:bookmarkEnd w:id="422"/>
      <w:bookmarkEnd w:id="423"/>
    </w:p>
    <w:p w14:paraId="7A8C5F23" w14:textId="0DA04376" w:rsidR="0015255C" w:rsidRPr="008905C3" w:rsidRDefault="0015255C" w:rsidP="0015255C">
      <w:pPr>
        <w:spacing w:line="360" w:lineRule="auto"/>
      </w:pPr>
      <w:r w:rsidRPr="008905C3">
        <w:t>The sensor</w:t>
      </w:r>
      <w:r w:rsidR="002E336C">
        <w:t>,</w:t>
      </w:r>
      <w:r w:rsidRPr="008905C3">
        <w:t xml:space="preserve"> set up in the previous section</w:t>
      </w:r>
      <w:r w:rsidR="002E336C">
        <w:t>,</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w:t>
      </w:r>
      <w:r w:rsidR="00E42B5F">
        <w:t xml:space="preserve">distance </w:t>
      </w:r>
      <w:r w:rsidRPr="008905C3">
        <w:t xml:space="preserve">sensor on the Raspberry Pi.  </w:t>
      </w:r>
    </w:p>
    <w:p w14:paraId="4A28E924" w14:textId="1E84D708" w:rsidR="0015255C" w:rsidRPr="00167D5F" w:rsidRDefault="0015255C" w:rsidP="0015255C">
      <w:pPr>
        <w:spacing w:line="360" w:lineRule="auto"/>
        <w:rPr>
          <w:highlight w:val="green"/>
        </w:rPr>
      </w:pPr>
    </w:p>
    <w:p w14:paraId="07592426" w14:textId="3257BA50"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w:t>
      </w:r>
      <w:r w:rsidR="00351895">
        <w:t>,</w:t>
      </w:r>
      <w:r w:rsidR="00CE676D" w:rsidRPr="00513157">
        <w:t xml:space="preserve">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4" w:name="_Ref35520158"/>
      <w:bookmarkStart w:id="425" w:name="_Toc35939898"/>
      <w:r w:rsidRPr="0032282A">
        <w:t xml:space="preserve">Listing </w:t>
      </w:r>
      <w:r w:rsidR="0014513D">
        <w:fldChar w:fldCharType="begin"/>
      </w:r>
      <w:r w:rsidR="0014513D">
        <w:instrText xml:space="preserve"> SEQ Listing \* ARABIC </w:instrText>
      </w:r>
      <w:r w:rsidR="0014513D">
        <w:fldChar w:fldCharType="separate"/>
      </w:r>
      <w:r w:rsidR="00794A97" w:rsidRPr="0032282A">
        <w:rPr>
          <w:noProof/>
        </w:rPr>
        <w:t>2</w:t>
      </w:r>
      <w:r w:rsidR="0014513D">
        <w:rPr>
          <w:noProof/>
        </w:rPr>
        <w:fldChar w:fldCharType="end"/>
      </w:r>
      <w:r w:rsidRPr="0032282A">
        <w:t>: Raspberry Pi pin setup</w:t>
      </w:r>
      <w:bookmarkEnd w:id="424"/>
      <w:bookmarkEnd w:id="425"/>
    </w:p>
    <w:p w14:paraId="57EA95FC" w14:textId="35115661" w:rsidR="00CE676D" w:rsidRPr="00167D5F" w:rsidRDefault="00CE676D" w:rsidP="00CE676D">
      <w:pPr>
        <w:rPr>
          <w:highlight w:val="green"/>
        </w:rPr>
      </w:pPr>
    </w:p>
    <w:p w14:paraId="7F34A91B" w14:textId="3589E2D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w:t>
      </w:r>
      <w:r w:rsidR="00AD6750">
        <w:t xml:space="preserve"> </w:t>
      </w:r>
      <w:r w:rsidR="00DA6F39" w:rsidRPr="00A71922">
        <w:t>the signal</w:t>
      </w:r>
      <w:r w:rsidR="00862102">
        <w:t xml:space="preserve"> back</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to calculate the difference between the two recorded timestamps</w:t>
      </w:r>
      <w:r w:rsidR="005A27FB">
        <w:t xml:space="preserve"> to receive the signal duration or </w:t>
      </w:r>
      <w:r w:rsidR="005A27FB">
        <w:rPr>
          <w:i/>
          <w:iCs/>
        </w:rPr>
        <w:t>pulse_duration</w:t>
      </w:r>
      <w:r w:rsidR="00FF1476" w:rsidRPr="00A71922">
        <w:t xml:space="preserve">.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6" w:name="_Ref35520199"/>
      <w:bookmarkStart w:id="427" w:name="_Toc35939899"/>
      <w:r w:rsidRPr="00A71922">
        <w:t xml:space="preserve">Listing </w:t>
      </w:r>
      <w:r w:rsidR="0014513D">
        <w:fldChar w:fldCharType="begin"/>
      </w:r>
      <w:r w:rsidR="0014513D">
        <w:instrText xml:space="preserve"> SEQ Listing \* ARABIC </w:instrText>
      </w:r>
      <w:r w:rsidR="0014513D">
        <w:fldChar w:fldCharType="separate"/>
      </w:r>
      <w:r w:rsidR="00794A97" w:rsidRPr="00A71922">
        <w:rPr>
          <w:noProof/>
        </w:rPr>
        <w:t>3</w:t>
      </w:r>
      <w:r w:rsidR="0014513D">
        <w:rPr>
          <w:noProof/>
        </w:rPr>
        <w:fldChar w:fldCharType="end"/>
      </w:r>
      <w:r w:rsidRPr="00A71922">
        <w:t>: Sensor pulses</w:t>
      </w:r>
      <w:bookmarkEnd w:id="426"/>
      <w:bookmarkEnd w:id="427"/>
    </w:p>
    <w:p w14:paraId="261BAE15" w14:textId="434D9D96" w:rsidR="00FF1476" w:rsidRPr="00167D5F" w:rsidRDefault="00FF1476" w:rsidP="00FF1476">
      <w:pPr>
        <w:rPr>
          <w:highlight w:val="green"/>
        </w:rPr>
      </w:pPr>
    </w:p>
    <w:p w14:paraId="13A357DD" w14:textId="03E14C87" w:rsidR="00FF58BB" w:rsidRPr="00A71922" w:rsidRDefault="00FF58BB" w:rsidP="00FF58BB">
      <w:pPr>
        <w:spacing w:line="360" w:lineRule="auto"/>
      </w:pPr>
      <w:r w:rsidRPr="00A71922">
        <w:t xml:space="preserve">Once the pulse duration is gathered the calculation of the distance from the object can begin, </w:t>
      </w:r>
      <w:r w:rsidR="004866C8">
        <w:t xml:space="preserve">as </w:t>
      </w:r>
      <w:r w:rsidRPr="00A71922">
        <w:t>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The 17150 used in th</w:t>
      </w:r>
      <w:r w:rsidR="00896480">
        <w:t xml:space="preserve">is </w:t>
      </w:r>
      <w:r w:rsidRPr="00A71922">
        <w:t xml:space="preserve">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8" w:name="_Ref35520277"/>
      <w:bookmarkStart w:id="429" w:name="_Toc35939900"/>
      <w:r w:rsidRPr="00A71922">
        <w:t xml:space="preserve">Listing </w:t>
      </w:r>
      <w:r w:rsidR="0014513D">
        <w:fldChar w:fldCharType="begin"/>
      </w:r>
      <w:r w:rsidR="0014513D">
        <w:instrText xml:space="preserve"> SEQ Listing \* ARABIC </w:instrText>
      </w:r>
      <w:r w:rsidR="0014513D">
        <w:fldChar w:fldCharType="separate"/>
      </w:r>
      <w:r w:rsidR="00794A97" w:rsidRPr="00A71922">
        <w:rPr>
          <w:noProof/>
        </w:rPr>
        <w:t>4</w:t>
      </w:r>
      <w:r w:rsidR="0014513D">
        <w:rPr>
          <w:noProof/>
        </w:rPr>
        <w:fldChar w:fldCharType="end"/>
      </w:r>
      <w:r w:rsidRPr="00A71922">
        <w:t>: Calculate the distance</w:t>
      </w:r>
      <w:bookmarkEnd w:id="428"/>
      <w:bookmarkEnd w:id="429"/>
    </w:p>
    <w:p w14:paraId="651C8E65" w14:textId="31298093" w:rsidR="00BE27D7" w:rsidRPr="00167D5F" w:rsidRDefault="00BE27D7" w:rsidP="00EE44E2">
      <w:pPr>
        <w:rPr>
          <w:highlight w:val="green"/>
        </w:rPr>
      </w:pPr>
    </w:p>
    <w:p w14:paraId="20364FEF" w14:textId="0F6B03DC" w:rsidR="005423E2" w:rsidRPr="00A71922" w:rsidRDefault="005423E2" w:rsidP="005423E2">
      <w:pPr>
        <w:spacing w:line="360" w:lineRule="auto"/>
      </w:pPr>
      <w:r w:rsidRPr="00A71922">
        <w:t>The resulting distance can then be u</w:t>
      </w:r>
      <w:r w:rsidR="009C3975">
        <w:t>tilized</w:t>
      </w:r>
      <w:r w:rsidRPr="00A71922">
        <w:t xml:space="preserve">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30" w:name="_Toc34725508"/>
      <w:bookmarkStart w:id="431" w:name="_Toc35099863"/>
      <w:bookmarkStart w:id="432" w:name="_Toc35170067"/>
      <w:bookmarkStart w:id="433" w:name="_Toc35521273"/>
      <w:bookmarkStart w:id="434" w:name="_Toc35609600"/>
      <w:bookmarkStart w:id="435" w:name="_Toc35871740"/>
      <w:bookmarkStart w:id="436" w:name="_Toc35939825"/>
      <w:r w:rsidRPr="00A71922">
        <w:rPr>
          <w:sz w:val="22"/>
          <w:szCs w:val="22"/>
        </w:rPr>
        <w:t>4.4.3 Instruction Calculation</w:t>
      </w:r>
      <w:bookmarkEnd w:id="430"/>
      <w:bookmarkEnd w:id="431"/>
      <w:bookmarkEnd w:id="432"/>
      <w:bookmarkEnd w:id="433"/>
      <w:bookmarkEnd w:id="434"/>
      <w:bookmarkEnd w:id="435"/>
      <w:bookmarkEnd w:id="436"/>
    </w:p>
    <w:p w14:paraId="39FFCBCC" w14:textId="4D8222A8" w:rsidR="007B63DE" w:rsidRPr="00F1139A" w:rsidRDefault="00AC16D5" w:rsidP="007B67F1">
      <w:pPr>
        <w:spacing w:line="360" w:lineRule="auto"/>
      </w:pPr>
      <w:r w:rsidRPr="00F1139A">
        <w:t xml:space="preserve">The calculation of </w:t>
      </w:r>
      <w:r w:rsidR="00204C3D">
        <w:t xml:space="preserve">the </w:t>
      </w:r>
      <w:r w:rsidRPr="00F1139A">
        <w:t>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w:t>
      </w:r>
      <w:r w:rsidR="00015FE0">
        <w:t>s</w:t>
      </w:r>
      <w:r w:rsidR="006C719A" w:rsidRPr="00F1139A">
        <w:t xml:space="preserve">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7" w:name="_Ref35520329"/>
      <w:bookmarkStart w:id="438" w:name="_Toc35939901"/>
      <w:r w:rsidRPr="00F1139A">
        <w:t xml:space="preserve">Listing </w:t>
      </w:r>
      <w:r w:rsidR="0014513D">
        <w:fldChar w:fldCharType="begin"/>
      </w:r>
      <w:r w:rsidR="0014513D">
        <w:instrText xml:space="preserve"> SEQ Listing \* ARABIC </w:instrText>
      </w:r>
      <w:r w:rsidR="0014513D">
        <w:fldChar w:fldCharType="separate"/>
      </w:r>
      <w:r w:rsidR="00794A97" w:rsidRPr="00F1139A">
        <w:rPr>
          <w:noProof/>
        </w:rPr>
        <w:t>5</w:t>
      </w:r>
      <w:r w:rsidR="0014513D">
        <w:rPr>
          <w:noProof/>
        </w:rPr>
        <w:fldChar w:fldCharType="end"/>
      </w:r>
      <w:r w:rsidRPr="00F1139A">
        <w:t>: Instruction for loop</w:t>
      </w:r>
      <w:bookmarkEnd w:id="437"/>
      <w:bookmarkEnd w:id="438"/>
    </w:p>
    <w:p w14:paraId="16844F27" w14:textId="77777777" w:rsidR="008C3144" w:rsidRPr="00167D5F" w:rsidRDefault="008C3144" w:rsidP="008C3144">
      <w:pPr>
        <w:rPr>
          <w:highlight w:val="green"/>
        </w:rPr>
      </w:pPr>
    </w:p>
    <w:p w14:paraId="404B2C46" w14:textId="374F1E07"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w:t>
      </w:r>
      <w:r w:rsidR="00BF2D94">
        <w:t xml:space="preserve"> video</w:t>
      </w:r>
      <w:r w:rsidRPr="00F1139A">
        <w:t xml:space="preserv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 detected object that has a certainty score of less than 70 are not </w:t>
      </w:r>
      <w:r w:rsidR="00000BD1">
        <w:t>included</w:t>
      </w:r>
      <w:r w:rsidR="008C3144" w:rsidRPr="00F1139A">
        <w:t xml:space="preserve"> in any instructions provided to the user.  </w:t>
      </w:r>
    </w:p>
    <w:p w14:paraId="7BA20626" w14:textId="11D2DA77" w:rsidR="008C3144" w:rsidRPr="00167D5F" w:rsidRDefault="008C3144" w:rsidP="008C3144">
      <w:pPr>
        <w:spacing w:line="360" w:lineRule="auto"/>
        <w:rPr>
          <w:highlight w:val="green"/>
        </w:rPr>
      </w:pPr>
    </w:p>
    <w:p w14:paraId="01FDED5A" w14:textId="2B4BC9D2"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w:t>
      </w:r>
      <w:r w:rsidR="00871D65">
        <w:t xml:space="preserve"> format</w:t>
      </w:r>
      <w:r w:rsidRPr="00F1139A">
        <w:t xml:space="preserve">.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9" w:name="_Ref35520362"/>
      <w:bookmarkStart w:id="440" w:name="_Toc35939902"/>
      <w:r w:rsidRPr="00F1139A">
        <w:t xml:space="preserve">Listing </w:t>
      </w:r>
      <w:r w:rsidR="0014513D">
        <w:fldChar w:fldCharType="begin"/>
      </w:r>
      <w:r w:rsidR="0014513D">
        <w:instrText xml:space="preserve"> SEQ List</w:instrText>
      </w:r>
      <w:r w:rsidR="0014513D">
        <w:instrText xml:space="preserve">ing \* ARABIC </w:instrText>
      </w:r>
      <w:r w:rsidR="0014513D">
        <w:fldChar w:fldCharType="separate"/>
      </w:r>
      <w:r w:rsidR="00794A97" w:rsidRPr="00F1139A">
        <w:rPr>
          <w:noProof/>
        </w:rPr>
        <w:t>6</w:t>
      </w:r>
      <w:r w:rsidR="0014513D">
        <w:rPr>
          <w:noProof/>
        </w:rPr>
        <w:fldChar w:fldCharType="end"/>
      </w:r>
      <w:r w:rsidRPr="00F1139A">
        <w:t>: Distance handling</w:t>
      </w:r>
      <w:bookmarkEnd w:id="439"/>
      <w:bookmarkEnd w:id="440"/>
    </w:p>
    <w:p w14:paraId="60965952" w14:textId="1FBB3449" w:rsidR="00F0674C" w:rsidRPr="00167D5F" w:rsidRDefault="00F0674C" w:rsidP="00AB611C">
      <w:pPr>
        <w:rPr>
          <w:highlight w:val="green"/>
        </w:rPr>
      </w:pPr>
      <w:r w:rsidRPr="00167D5F">
        <w:rPr>
          <w:highlight w:val="green"/>
        </w:rPr>
        <w:t xml:space="preserve"> </w:t>
      </w:r>
    </w:p>
    <w:p w14:paraId="5D1CF71A" w14:textId="6733436D"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w:t>
      </w:r>
      <w:r w:rsidR="00036A68">
        <w:t xml:space="preserve"> distance</w:t>
      </w:r>
      <w:r w:rsidR="00E75156" w:rsidRPr="00D50D8A">
        <w:t xml:space="preserve">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2E28F3">
        <w:t xml:space="preserve"> calculate the distance to</w:t>
      </w:r>
      <w:r w:rsidR="00E6121F" w:rsidRPr="00D50D8A">
        <w:t xml:space="preserve"> all </w:t>
      </w:r>
      <w:r w:rsidR="00E81097" w:rsidRPr="00D50D8A">
        <w:t xml:space="preserve">the </w:t>
      </w:r>
      <w:r w:rsidR="00E6121F" w:rsidRPr="00D50D8A">
        <w:t>other objects</w:t>
      </w:r>
      <w:r w:rsidR="002E28F3">
        <w:t xml:space="preserve"> </w:t>
      </w:r>
      <w:r w:rsidR="00E81097" w:rsidRPr="00D50D8A">
        <w:t xml:space="preserve">that had been detected by the object detection model, </w:t>
      </w:r>
      <w:r w:rsidR="00E6121F" w:rsidRPr="00D50D8A">
        <w:t xml:space="preserve">it would provide the same measurement for </w:t>
      </w:r>
      <w:r w:rsidR="00E81097" w:rsidRPr="00D50D8A">
        <w:t>all objects. This is because the distance sensor only detects the</w:t>
      </w:r>
      <w:r w:rsidR="00C47046">
        <w:t xml:space="preserve"> distance to the closest</w:t>
      </w:r>
      <w:r w:rsidR="00E81097" w:rsidRPr="00D50D8A">
        <w:t xml:space="preserve"> objec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41" w:name="_Ref35520401"/>
      <w:bookmarkStart w:id="442" w:name="_Toc35939903"/>
      <w:r w:rsidRPr="00D50D8A">
        <w:t xml:space="preserve">Listing </w:t>
      </w:r>
      <w:r w:rsidR="0014513D">
        <w:fldChar w:fldCharType="begin"/>
      </w:r>
      <w:r w:rsidR="0014513D">
        <w:instrText xml:space="preserve"> SEQ Listing \* ARABIC </w:instrText>
      </w:r>
      <w:r w:rsidR="0014513D">
        <w:fldChar w:fldCharType="separate"/>
      </w:r>
      <w:r w:rsidR="00794A97" w:rsidRPr="00D50D8A">
        <w:rPr>
          <w:noProof/>
        </w:rPr>
        <w:t>7</w:t>
      </w:r>
      <w:r w:rsidR="0014513D">
        <w:rPr>
          <w:noProof/>
        </w:rPr>
        <w:fldChar w:fldCharType="end"/>
      </w:r>
      <w:r w:rsidRPr="00D50D8A">
        <w:t>: Compile instructions with eSpeak</w:t>
      </w:r>
      <w:bookmarkEnd w:id="441"/>
      <w:bookmarkEnd w:id="442"/>
    </w:p>
    <w:p w14:paraId="7C31A047" w14:textId="16DEB72F" w:rsidR="00E81097" w:rsidRPr="00167D5F" w:rsidRDefault="00E81097" w:rsidP="00E81097">
      <w:pPr>
        <w:rPr>
          <w:highlight w:val="green"/>
        </w:rPr>
      </w:pPr>
    </w:p>
    <w:p w14:paraId="2E31F76B" w14:textId="5E7428B0" w:rsidR="00175683" w:rsidRPr="00167D5F" w:rsidRDefault="00E81097" w:rsidP="00175683">
      <w:pPr>
        <w:spacing w:line="360" w:lineRule="auto"/>
        <w:rPr>
          <w:highlight w:val="green"/>
        </w:rPr>
      </w:pPr>
      <w:r w:rsidRPr="00D50D8A">
        <w:t xml:space="preserve">Once all of the results about the detected objects are gathered </w:t>
      </w:r>
      <w:r w:rsidR="005F39B2">
        <w:t xml:space="preserve">from the model </w:t>
      </w:r>
      <w:r w:rsidRPr="00D50D8A">
        <w:t>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w:t>
      </w:r>
      <w:r w:rsidR="00C308E2">
        <w:t xml:space="preserve">gathered </w:t>
      </w:r>
      <w:r w:rsidR="009E1233" w:rsidRPr="00D50D8A">
        <w:t xml:space="preserve">for the </w:t>
      </w:r>
      <w:r w:rsidR="00C308E2">
        <w:t xml:space="preserve">detected </w:t>
      </w:r>
      <w:r w:rsidR="009E1233" w:rsidRPr="00D50D8A">
        <w:t xml:space="preserve">object then the distance is left out of the instructions provided </w:t>
      </w:r>
      <w:r w:rsidR="00A1078A">
        <w:t xml:space="preserve">through audio </w:t>
      </w:r>
      <w:r w:rsidR="009E1233" w:rsidRPr="00D50D8A">
        <w:t xml:space="preserve">to the user. However, if the object being described to the user is the object closest to the user then the distance between the object and the user is utilized in the </w:t>
      </w:r>
      <w:r w:rsidR="00A1078A">
        <w:t xml:space="preserve">audio </w:t>
      </w:r>
      <w:r w:rsidR="009E1233" w:rsidRPr="00D50D8A">
        <w:t xml:space="preserve">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C84265">
        <w:rPr>
          <w:i/>
          <w:iCs/>
        </w:rPr>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3" w:name="_Ref35520448"/>
      <w:bookmarkStart w:id="444" w:name="_Toc35939904"/>
      <w:r w:rsidRPr="00D50D8A">
        <w:t xml:space="preserve">Listing </w:t>
      </w:r>
      <w:r w:rsidR="0014513D">
        <w:fldChar w:fldCharType="begin"/>
      </w:r>
      <w:r w:rsidR="0014513D">
        <w:instrText xml:space="preserve"> SEQ Listing \* ARABIC </w:instrText>
      </w:r>
      <w:r w:rsidR="0014513D">
        <w:fldChar w:fldCharType="separate"/>
      </w:r>
      <w:r w:rsidR="00794A97" w:rsidRPr="00D50D8A">
        <w:rPr>
          <w:noProof/>
        </w:rPr>
        <w:t>8</w:t>
      </w:r>
      <w:r w:rsidR="0014513D">
        <w:rPr>
          <w:noProof/>
        </w:rPr>
        <w:fldChar w:fldCharType="end"/>
      </w:r>
      <w:r w:rsidRPr="00D50D8A">
        <w:t>: Gather bounding box coordinates</w:t>
      </w:r>
      <w:bookmarkEnd w:id="443"/>
      <w:bookmarkEnd w:id="444"/>
    </w:p>
    <w:p w14:paraId="2F331DAE" w14:textId="77777777" w:rsidR="00982874" w:rsidRPr="00167D5F" w:rsidRDefault="00982874" w:rsidP="00982874">
      <w:pPr>
        <w:rPr>
          <w:highlight w:val="green"/>
        </w:rPr>
      </w:pPr>
    </w:p>
    <w:p w14:paraId="5E61502D" w14:textId="00CFECD5"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w:t>
      </w:r>
      <w:r w:rsidR="00D549AF">
        <w:t xml:space="preserve">i.e. </w:t>
      </w:r>
      <w:r w:rsidRPr="00B07145">
        <w:t xml:space="preserve">if the detected object is straight ahead of them or to their right or left. </w:t>
      </w:r>
      <w:r w:rsidRPr="00EE60C7">
        <w:t xml:space="preserve">This is implemented with the use of the </w:t>
      </w:r>
      <w:r w:rsidR="006D7F1C">
        <w:t xml:space="preserve">objects </w:t>
      </w:r>
      <w:r w:rsidRPr="00EE60C7">
        <w:t xml:space="preserve">bounding box </w:t>
      </w:r>
      <w:r w:rsidR="00FF0F17">
        <w:t xml:space="preserve">coordinates </w:t>
      </w:r>
      <w:r w:rsidRPr="00EE60C7">
        <w:t>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A1078A">
        <w:t>As with</w:t>
      </w:r>
      <w:r w:rsidR="006A6468" w:rsidRPr="00EE60C7">
        <w:t xml:space="preserve">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5" w:name="_Ref35520539"/>
      <w:bookmarkStart w:id="446" w:name="_Toc35939905"/>
      <w:r w:rsidRPr="00202125">
        <w:t xml:space="preserve">Listing </w:t>
      </w:r>
      <w:r w:rsidR="0014513D">
        <w:fldChar w:fldCharType="begin"/>
      </w:r>
      <w:r w:rsidR="0014513D">
        <w:instrText xml:space="preserve"> SEQ Listing \*</w:instrText>
      </w:r>
      <w:r w:rsidR="0014513D">
        <w:instrText xml:space="preserve"> ARABIC </w:instrText>
      </w:r>
      <w:r w:rsidR="0014513D">
        <w:fldChar w:fldCharType="separate"/>
      </w:r>
      <w:r w:rsidR="00794A97" w:rsidRPr="00202125">
        <w:rPr>
          <w:noProof/>
        </w:rPr>
        <w:t>9</w:t>
      </w:r>
      <w:r w:rsidR="0014513D">
        <w:rPr>
          <w:noProof/>
        </w:rPr>
        <w:fldChar w:fldCharType="end"/>
      </w:r>
      <w:r w:rsidRPr="00202125">
        <w:t>: Location in user's path</w:t>
      </w:r>
      <w:bookmarkEnd w:id="445"/>
      <w:bookmarkEnd w:id="446"/>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7" w:name="_Toc34725509"/>
      <w:bookmarkStart w:id="448" w:name="_Toc35099864"/>
      <w:bookmarkStart w:id="449" w:name="_Toc35170068"/>
      <w:bookmarkStart w:id="450" w:name="_Toc35521274"/>
      <w:bookmarkStart w:id="451" w:name="_Toc35609601"/>
      <w:bookmarkStart w:id="452" w:name="_Toc35871741"/>
      <w:bookmarkStart w:id="453" w:name="_Toc35939826"/>
      <w:r w:rsidRPr="00202125">
        <w:rPr>
          <w:sz w:val="22"/>
          <w:szCs w:val="22"/>
        </w:rPr>
        <w:t>4.4.4 Conclusion</w:t>
      </w:r>
      <w:bookmarkEnd w:id="447"/>
      <w:bookmarkEnd w:id="448"/>
      <w:bookmarkEnd w:id="449"/>
      <w:bookmarkEnd w:id="450"/>
      <w:bookmarkEnd w:id="451"/>
      <w:bookmarkEnd w:id="452"/>
      <w:bookmarkEnd w:id="453"/>
    </w:p>
    <w:p w14:paraId="00229E1A" w14:textId="15486797"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7C17">
        <w:t xml:space="preserve"> calculation</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00620783">
        <w:t xml:space="preserve">, </w:t>
      </w:r>
      <w:r w:rsidR="00962FEF" w:rsidRPr="00202125">
        <w:t>instructions about the detected objects</w:t>
      </w:r>
      <w:r w:rsidRPr="00202125">
        <w:t xml:space="preserve"> </w:t>
      </w:r>
      <w:r w:rsidR="00620783">
        <w:t xml:space="preserve">are able </w:t>
      </w:r>
      <w:r w:rsidRPr="00202125">
        <w:t>to</w:t>
      </w:r>
      <w:r w:rsidR="00962FEF" w:rsidRPr="00202125">
        <w:t xml:space="preserve"> be provided to </w:t>
      </w:r>
      <w:r w:rsidR="00962FEF" w:rsidRPr="00202125">
        <w:lastRenderedPageBreak/>
        <w:t>the user</w:t>
      </w:r>
      <w:r w:rsidR="00523A88">
        <w:t xml:space="preserve"> through audio</w:t>
      </w:r>
      <w:r w:rsidRPr="00202125">
        <w:t>. T</w:t>
      </w:r>
      <w:r w:rsidR="00962FEF" w:rsidRPr="00202125">
        <w:t xml:space="preserve">he 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00621226">
        <w:t xml:space="preserve"> using audio</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4" w:name="_Toc35939827"/>
      <w:r>
        <w:t xml:space="preserve">4.5. </w:t>
      </w:r>
      <w:r w:rsidR="007F3450">
        <w:t>Back-End</w:t>
      </w:r>
      <w:r w:rsidR="00C26BF7">
        <w:t xml:space="preserve"> Tier</w:t>
      </w:r>
      <w:bookmarkEnd w:id="454"/>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5" w:name="_Toc34725511"/>
      <w:bookmarkStart w:id="456" w:name="_Toc35099866"/>
      <w:bookmarkStart w:id="457" w:name="_Toc35170070"/>
      <w:bookmarkStart w:id="458" w:name="_Toc35521276"/>
      <w:bookmarkStart w:id="459" w:name="_Toc35609603"/>
      <w:bookmarkStart w:id="460" w:name="_Toc35871743"/>
      <w:bookmarkStart w:id="461"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5"/>
      <w:bookmarkEnd w:id="456"/>
      <w:bookmarkEnd w:id="457"/>
      <w:bookmarkEnd w:id="458"/>
      <w:bookmarkEnd w:id="459"/>
      <w:bookmarkEnd w:id="460"/>
      <w:bookmarkEnd w:id="461"/>
    </w:p>
    <w:p w14:paraId="0011C49F" w14:textId="0E4A4331"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w:t>
      </w:r>
      <w:r w:rsidR="00373048">
        <w:t xml:space="preserve"> frame</w:t>
      </w:r>
      <w:r>
        <w:t>. This section cover</w:t>
      </w:r>
      <w:r w:rsidR="009B3F8E">
        <w:t>s</w:t>
      </w:r>
      <w:r>
        <w:t xml:space="preserve"> how the </w:t>
      </w:r>
      <w:r w:rsidR="001C66CE">
        <w:t xml:space="preserve">Raspberry </w:t>
      </w:r>
      <w:r w:rsidR="00545853">
        <w:t>P</w:t>
      </w:r>
      <w:r>
        <w:t>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2" w:name="_Toc34725512"/>
      <w:bookmarkStart w:id="463" w:name="_Toc35099867"/>
      <w:bookmarkStart w:id="464" w:name="_Toc35170071"/>
      <w:bookmarkStart w:id="465" w:name="_Toc35521277"/>
      <w:bookmarkStart w:id="466" w:name="_Toc35609604"/>
      <w:bookmarkStart w:id="467" w:name="_Toc35871744"/>
      <w:bookmarkStart w:id="468"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2"/>
      <w:bookmarkEnd w:id="463"/>
      <w:bookmarkEnd w:id="464"/>
      <w:bookmarkEnd w:id="465"/>
      <w:bookmarkEnd w:id="466"/>
      <w:bookmarkEnd w:id="467"/>
      <w:bookmarkEnd w:id="468"/>
    </w:p>
    <w:p w14:paraId="69E4DAAD" w14:textId="3B817427"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704014">
        <w:t xml:space="preserve"> using a for loop</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9" w:name="_Ref35520605"/>
      <w:bookmarkStart w:id="470" w:name="_Toc35939906"/>
      <w:r>
        <w:t xml:space="preserve">Listing </w:t>
      </w:r>
      <w:r w:rsidR="0014513D">
        <w:fldChar w:fldCharType="begin"/>
      </w:r>
      <w:r w:rsidR="0014513D">
        <w:instrText xml:space="preserve"> SEQ Listing \* ARABIC </w:instrText>
      </w:r>
      <w:r w:rsidR="0014513D">
        <w:fldChar w:fldCharType="separate"/>
      </w:r>
      <w:r w:rsidR="00794A97">
        <w:rPr>
          <w:noProof/>
        </w:rPr>
        <w:t>10</w:t>
      </w:r>
      <w:r w:rsidR="0014513D">
        <w:rPr>
          <w:noProof/>
        </w:rPr>
        <w:fldChar w:fldCharType="end"/>
      </w:r>
      <w:r>
        <w:t>: Raspberry Pi camera set up</w:t>
      </w:r>
      <w:bookmarkEnd w:id="469"/>
      <w:bookmarkEnd w:id="470"/>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71" w:name="_Toc34725513"/>
      <w:bookmarkStart w:id="472" w:name="_Toc35099868"/>
      <w:bookmarkStart w:id="473" w:name="_Toc35170072"/>
      <w:bookmarkStart w:id="474" w:name="_Toc35521278"/>
      <w:bookmarkStart w:id="475" w:name="_Toc35609605"/>
      <w:bookmarkStart w:id="476" w:name="_Toc35871745"/>
      <w:bookmarkStart w:id="477"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71"/>
      <w:bookmarkEnd w:id="472"/>
      <w:bookmarkEnd w:id="473"/>
      <w:bookmarkEnd w:id="474"/>
      <w:bookmarkEnd w:id="475"/>
      <w:bookmarkEnd w:id="476"/>
      <w:bookmarkEnd w:id="477"/>
    </w:p>
    <w:p w14:paraId="41D2252F" w14:textId="48DAB4C4"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 xml:space="preserve">used to detect and classify objects </w:t>
      </w:r>
      <w:r w:rsidR="00744345">
        <w:t>found within</w:t>
      </w:r>
      <w:r w:rsidRPr="00ED57E8">
        <w:t xml:space="preserve"> an inputted</w:t>
      </w:r>
      <w:r w:rsidR="00787664" w:rsidRPr="00ED57E8">
        <w:t xml:space="preserve"> video stream</w:t>
      </w:r>
      <w:r w:rsidRPr="00ED57E8">
        <w:t xml:space="preserve">. In order to detect and classify objects </w:t>
      </w:r>
      <w:r w:rsidR="00990CFA">
        <w:t xml:space="preserve">detected in the user’s path </w:t>
      </w:r>
      <w:r w:rsidRPr="00ED57E8">
        <w:t>a</w:t>
      </w:r>
      <w:r w:rsidR="00AF3BB4" w:rsidRPr="00ED57E8">
        <w:t xml:space="preserve"> pretrained model </w:t>
      </w:r>
      <w:r w:rsidRPr="00ED57E8">
        <w:t>was</w:t>
      </w:r>
      <w:r w:rsidR="00AF3BB4" w:rsidRPr="00ED57E8">
        <w:t xml:space="preserve"> utilized in this project</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r w:rsidR="001C4D36">
        <w:t>.</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8" w:name="_Ref35520644"/>
      <w:bookmarkStart w:id="479" w:name="_Toc35939907"/>
      <w:r>
        <w:t xml:space="preserve">Listing </w:t>
      </w:r>
      <w:r w:rsidR="0014513D">
        <w:fldChar w:fldCharType="begin"/>
      </w:r>
      <w:r w:rsidR="0014513D">
        <w:instrText xml:space="preserve"> SEQ Listing \* ARABIC </w:instrText>
      </w:r>
      <w:r w:rsidR="0014513D">
        <w:fldChar w:fldCharType="separate"/>
      </w:r>
      <w:r>
        <w:rPr>
          <w:noProof/>
        </w:rPr>
        <w:t>11</w:t>
      </w:r>
      <w:r w:rsidR="0014513D">
        <w:rPr>
          <w:noProof/>
        </w:rPr>
        <w:fldChar w:fldCharType="end"/>
      </w:r>
      <w:r>
        <w:t>: Gather files required for model</w:t>
      </w:r>
      <w:bookmarkEnd w:id="478"/>
      <w:bookmarkEnd w:id="479"/>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35425A">
        <w:rPr>
          <w:i/>
          <w:iCs/>
        </w:rPr>
        <w:t>mscoco_label_map.pbtx</w:t>
      </w:r>
      <w:r w:rsidR="00C007D5" w:rsidRPr="0035425A">
        <w:rPr>
          <w:i/>
          <w:iCs/>
        </w:rPr>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80" w:name="_Ref35520678"/>
      <w:bookmarkStart w:id="481" w:name="_Toc35939908"/>
      <w:r>
        <w:t xml:space="preserve">Listing </w:t>
      </w:r>
      <w:r w:rsidR="0014513D">
        <w:fldChar w:fldCharType="begin"/>
      </w:r>
      <w:r w:rsidR="0014513D">
        <w:instrText xml:space="preserve"> SEQ Listing \* ARABIC </w:instrText>
      </w:r>
      <w:r w:rsidR="0014513D">
        <w:fldChar w:fldCharType="separate"/>
      </w:r>
      <w:r>
        <w:rPr>
          <w:noProof/>
        </w:rPr>
        <w:t>12</w:t>
      </w:r>
      <w:r w:rsidR="0014513D">
        <w:rPr>
          <w:noProof/>
        </w:rPr>
        <w:fldChar w:fldCharType="end"/>
      </w:r>
      <w:r>
        <w:t>: Label map format</w:t>
      </w:r>
      <w:bookmarkEnd w:id="480"/>
      <w:bookmarkEnd w:id="481"/>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2" w:name="_Ref35520712"/>
      <w:bookmarkStart w:id="483" w:name="_Toc35939909"/>
      <w:r>
        <w:t xml:space="preserve">Listing </w:t>
      </w:r>
      <w:r w:rsidR="0014513D">
        <w:fldChar w:fldCharType="begin"/>
      </w:r>
      <w:r w:rsidR="0014513D">
        <w:instrText xml:space="preserve"> SEQ Listing \* ARABIC </w:instrText>
      </w:r>
      <w:r w:rsidR="0014513D">
        <w:fldChar w:fldCharType="separate"/>
      </w:r>
      <w:r>
        <w:rPr>
          <w:noProof/>
        </w:rPr>
        <w:t>13</w:t>
      </w:r>
      <w:r w:rsidR="0014513D">
        <w:rPr>
          <w:noProof/>
        </w:rPr>
        <w:fldChar w:fldCharType="end"/>
      </w:r>
      <w:r>
        <w:t>: Configure the label map</w:t>
      </w:r>
      <w:bookmarkEnd w:id="482"/>
      <w:bookmarkEnd w:id="483"/>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 xml:space="preserve">the methods </w:t>
      </w:r>
      <w:r w:rsidR="00352B1C" w:rsidRPr="008C0C15">
        <w:rPr>
          <w:i/>
          <w:iCs/>
        </w:rPr>
        <w:t>t</w:t>
      </w:r>
      <w:r w:rsidR="00E166CE" w:rsidRPr="008C0C15">
        <w:rPr>
          <w:i/>
          <w:iCs/>
        </w:rPr>
        <w:t>f</w:t>
      </w:r>
      <w:r w:rsidR="00352B1C" w:rsidRPr="008C0C15">
        <w:rPr>
          <w:i/>
          <w:iCs/>
        </w:rPr>
        <w:t>.G</w:t>
      </w:r>
      <w:r w:rsidR="00E166CE" w:rsidRPr="008C0C15">
        <w:rPr>
          <w:i/>
          <w:iCs/>
        </w:rPr>
        <w:t>raph</w:t>
      </w:r>
      <w:r w:rsidR="00352B1C" w:rsidRPr="008C0C15">
        <w:rPr>
          <w:i/>
          <w:iCs/>
        </w:rPr>
        <w:t>()</w:t>
      </w:r>
      <w:r w:rsidR="00E166CE" w:rsidRPr="00352B1C">
        <w:t xml:space="preserve"> and </w:t>
      </w:r>
      <w:r w:rsidR="00E166CE" w:rsidRPr="008C0C15">
        <w:rPr>
          <w:i/>
          <w:iCs/>
        </w:rPr>
        <w:t>tf.</w:t>
      </w:r>
      <w:r w:rsidR="00352B1C" w:rsidRPr="008C0C15">
        <w:rPr>
          <w:i/>
          <w:iCs/>
        </w:rPr>
        <w:t>S</w:t>
      </w:r>
      <w:r w:rsidR="00E166CE" w:rsidRPr="008C0C15">
        <w:rPr>
          <w:i/>
          <w:iCs/>
        </w:rPr>
        <w:t>ession</w:t>
      </w:r>
      <w:r w:rsidR="00352B1C" w:rsidRPr="008C0C15">
        <w:rPr>
          <w:i/>
          <w:iCs/>
        </w:rPr>
        <w:t>()</w:t>
      </w:r>
      <w:r w:rsidR="00352B1C" w:rsidRPr="00352B1C">
        <w:t xml:space="preserve"> are used. </w:t>
      </w:r>
      <w:r w:rsidR="00352B1C" w:rsidRPr="008C0C15">
        <w:rPr>
          <w:i/>
          <w:iCs/>
        </w:rPr>
        <w:t>tf.G</w:t>
      </w:r>
      <w:r w:rsidR="009D2B41" w:rsidRPr="008C0C15">
        <w:rPr>
          <w:i/>
          <w:iCs/>
        </w:rPr>
        <w:t>raph</w:t>
      </w:r>
      <w:r w:rsidR="00352B1C" w:rsidRPr="008C0C15">
        <w:rPr>
          <w:i/>
          <w:iCs/>
        </w:rPr>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xml:space="preserve">. </w:t>
      </w:r>
      <w:r w:rsidR="00352B1C" w:rsidRPr="008C0C15">
        <w:rPr>
          <w:i/>
          <w:iCs/>
        </w:rPr>
        <w:t>tf.</w:t>
      </w:r>
      <w:r w:rsidR="009D2B41" w:rsidRPr="008C0C15">
        <w:rPr>
          <w:i/>
          <w:iCs/>
        </w:rPr>
        <w:t>Session</w:t>
      </w:r>
      <w:r w:rsidR="00352B1C" w:rsidRPr="008C0C15">
        <w:rPr>
          <w:i/>
          <w:iCs/>
        </w:rPr>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4" w:name="_Ref35520751"/>
      <w:bookmarkStart w:id="485" w:name="_Toc35939910"/>
      <w:r>
        <w:t xml:space="preserve">Listing </w:t>
      </w:r>
      <w:r w:rsidR="0014513D">
        <w:fldChar w:fldCharType="begin"/>
      </w:r>
      <w:r w:rsidR="0014513D">
        <w:instrText xml:space="preserve"> SEQ Listing \* ARABIC </w:instrText>
      </w:r>
      <w:r w:rsidR="0014513D">
        <w:fldChar w:fldCharType="separate"/>
      </w:r>
      <w:r>
        <w:rPr>
          <w:noProof/>
        </w:rPr>
        <w:t>14</w:t>
      </w:r>
      <w:r w:rsidR="0014513D">
        <w:rPr>
          <w:noProof/>
        </w:rPr>
        <w:fldChar w:fldCharType="end"/>
      </w:r>
      <w:r>
        <w:t>: Load the model</w:t>
      </w:r>
      <w:bookmarkEnd w:id="484"/>
      <w:bookmarkEnd w:id="485"/>
    </w:p>
    <w:p w14:paraId="7E86B4F3" w14:textId="77777777" w:rsidR="00352B1C" w:rsidRPr="00352B1C" w:rsidRDefault="00352B1C" w:rsidP="00352B1C">
      <w:pPr>
        <w:rPr>
          <w:highlight w:val="yellow"/>
        </w:rPr>
      </w:pPr>
    </w:p>
    <w:p w14:paraId="6705A6A3" w14:textId="328A6018" w:rsidR="00352B1C" w:rsidRPr="00352B1C" w:rsidRDefault="00896470" w:rsidP="00982874">
      <w:pPr>
        <w:spacing w:line="360" w:lineRule="auto"/>
      </w:pPr>
      <w:r w:rsidRPr="00352B1C">
        <w:t xml:space="preserve">Once the model is loaded and the previously mentioned </w:t>
      </w:r>
      <w:r w:rsidR="00183185">
        <w:t>p</w:t>
      </w:r>
      <w:r w:rsidRPr="00352B1C">
        <w:t>i camera is also loaded and inputting a video stream</w:t>
      </w:r>
      <w:r w:rsidR="005D6C8E">
        <w:t>,</w:t>
      </w:r>
      <w:r w:rsidRPr="00352B1C">
        <w:t xml:space="preserve"> the object detection can take place</w:t>
      </w:r>
      <w:r w:rsidR="00352B1C" w:rsidRPr="00352B1C">
        <w:t xml:space="preserve">. </w:t>
      </w:r>
      <w:r w:rsidRPr="00352B1C">
        <w:t>When the object detection is carried out</w:t>
      </w:r>
      <w:r w:rsidR="007E6475">
        <w:t>,</w:t>
      </w:r>
      <w:r w:rsidRPr="00352B1C">
        <w:t xml:space="preserve"> </w:t>
      </w:r>
      <w:r w:rsidR="004B327D" w:rsidRPr="00352B1C">
        <w:t xml:space="preserve">using </w:t>
      </w:r>
      <w:r w:rsidR="00F84F2A" w:rsidRPr="00352B1C">
        <w:t xml:space="preserve">the previously defined </w:t>
      </w:r>
      <w:r w:rsidR="004B327D" w:rsidRPr="00352B1C">
        <w:t>session</w:t>
      </w:r>
      <w:r w:rsidR="007E6475">
        <w:t>,</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6D6E7E">
        <w:t>against</w:t>
      </w:r>
      <w:r w:rsidR="00352B1C" w:rsidRPr="00352B1C">
        <w:t xml:space="preserve">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B864BDE"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w:t>
      </w:r>
      <w:r w:rsidR="00D67CD3">
        <w:t>s</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046FBD76"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w:t>
      </w:r>
      <w:r w:rsidR="00FD6221">
        <w:t xml:space="preserve">id </w:t>
      </w:r>
      <w:r w:rsidRPr="00352B1C">
        <w:t>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FC1F632" w:rsidR="00352B1C" w:rsidRPr="00352B1C" w:rsidRDefault="00352B1C" w:rsidP="00982874">
      <w:pPr>
        <w:spacing w:line="360" w:lineRule="auto"/>
      </w:pPr>
      <w:r w:rsidRPr="00352B1C">
        <w:lastRenderedPageBreak/>
        <w:t>With these results, instructions can be calculated</w:t>
      </w:r>
      <w:r w:rsidR="00903A3B">
        <w:t>, as previously discussed,</w:t>
      </w:r>
      <w:r w:rsidRPr="00352B1C">
        <w:t xml:space="preserve"> in the middle tier to be provided to the user</w:t>
      </w:r>
      <w:r w:rsidR="00E92D78">
        <w:t xml:space="preserve"> through audio</w:t>
      </w:r>
      <w:r w:rsidRPr="00352B1C">
        <w:t xml:space="preserve">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6" w:name="_Ref35520819"/>
      <w:bookmarkStart w:id="487" w:name="_Toc35939911"/>
      <w:r>
        <w:t xml:space="preserve">Listing </w:t>
      </w:r>
      <w:r w:rsidR="0014513D">
        <w:fldChar w:fldCharType="begin"/>
      </w:r>
      <w:r w:rsidR="0014513D">
        <w:instrText xml:space="preserve"> SEQ Listing \* ARABIC </w:instrText>
      </w:r>
      <w:r w:rsidR="0014513D">
        <w:fldChar w:fldCharType="separate"/>
      </w:r>
      <w:r>
        <w:rPr>
          <w:noProof/>
        </w:rPr>
        <w:t>15</w:t>
      </w:r>
      <w:r w:rsidR="0014513D">
        <w:rPr>
          <w:noProof/>
        </w:rPr>
        <w:fldChar w:fldCharType="end"/>
      </w:r>
      <w:r>
        <w:t>: Retrieve results from model</w:t>
      </w:r>
      <w:bookmarkEnd w:id="486"/>
      <w:bookmarkEnd w:id="487"/>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8" w:name="_Toc34725514"/>
      <w:bookmarkStart w:id="489" w:name="_Toc35099869"/>
      <w:bookmarkStart w:id="490" w:name="_Toc35170073"/>
      <w:bookmarkStart w:id="491" w:name="_Toc35521279"/>
      <w:bookmarkStart w:id="492" w:name="_Toc35609606"/>
      <w:bookmarkStart w:id="493" w:name="_Toc35871746"/>
      <w:bookmarkStart w:id="494"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8"/>
      <w:bookmarkEnd w:id="489"/>
      <w:bookmarkEnd w:id="490"/>
      <w:bookmarkEnd w:id="491"/>
      <w:bookmarkEnd w:id="492"/>
      <w:bookmarkEnd w:id="493"/>
      <w:bookmarkEnd w:id="494"/>
    </w:p>
    <w:p w14:paraId="1123E162" w14:textId="73BCFD2E"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th</w:t>
      </w:r>
      <w:r w:rsidR="00C40F8D">
        <w:t>is</w:t>
      </w:r>
      <w:r w:rsidR="00760FA8">
        <w:t xml:space="preserv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A0E5F">
        <w: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 xml:space="preserve">results from </w:t>
      </w:r>
      <w:r w:rsidR="000945DA">
        <w:t xml:space="preserve">the </w:t>
      </w:r>
      <w:r w:rsidR="00962FEF" w:rsidRPr="005761B6">
        <w:t>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w:t>
      </w:r>
      <w:r w:rsidR="000945DA">
        <w:t xml:space="preserve">the </w:t>
      </w:r>
      <w:r w:rsidR="00962FEF" w:rsidRPr="005761B6">
        <w:t xml:space="preserve">results </w:t>
      </w:r>
      <w:r w:rsidR="008B20FC" w:rsidRPr="005761B6">
        <w:t>gathered from the</w:t>
      </w:r>
      <w:r w:rsidR="001D6F38">
        <w:t xml:space="preserve"> object detection</w:t>
      </w:r>
      <w:r w:rsidR="008B20FC" w:rsidRPr="005761B6">
        <w:t xml:space="preserv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5" w:name="_Toc35939832"/>
      <w:r>
        <w:t>4.6. Conclusions</w:t>
      </w:r>
      <w:bookmarkEnd w:id="495"/>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5451FC7D"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6" w:name="_Toc35939833"/>
      <w:r>
        <w:lastRenderedPageBreak/>
        <w:t xml:space="preserve">5. </w:t>
      </w:r>
      <w:r w:rsidR="0091011C">
        <w:t>System Validation</w:t>
      </w:r>
      <w:bookmarkEnd w:id="496"/>
    </w:p>
    <w:p w14:paraId="0E4D7D7F" w14:textId="77777777" w:rsidR="009B697E" w:rsidRDefault="009B697E" w:rsidP="009B697E"/>
    <w:p w14:paraId="7F80409B" w14:textId="77777777" w:rsidR="00796FAA" w:rsidRDefault="009B697E" w:rsidP="00796FAA">
      <w:pPr>
        <w:pStyle w:val="Heading2"/>
      </w:pPr>
      <w:bookmarkStart w:id="497" w:name="_Toc35939834"/>
      <w:r>
        <w:t>5.1. Introduction</w:t>
      </w:r>
      <w:bookmarkEnd w:id="497"/>
    </w:p>
    <w:p w14:paraId="283A0AC5" w14:textId="69CA34DC" w:rsidR="00796FAA" w:rsidRDefault="00796FAA" w:rsidP="00796FAA">
      <w:pPr>
        <w:pStyle w:val="Heading2"/>
      </w:pPr>
    </w:p>
    <w:p w14:paraId="608771C4" w14:textId="6688BAED" w:rsidR="004B4B29" w:rsidRDefault="00774EB2" w:rsidP="00774EB2">
      <w:pPr>
        <w:spacing w:line="360" w:lineRule="auto"/>
      </w:pPr>
      <w:r>
        <w:t xml:space="preserve">Once the system </w:t>
      </w:r>
      <w:r w:rsidR="00777180">
        <w:t>wa</w:t>
      </w:r>
      <w:r>
        <w:t>s developed it need</w:t>
      </w:r>
      <w:r w:rsidR="00777180">
        <w:t>ed</w:t>
      </w:r>
      <w:r>
        <w:t xml:space="preserve"> to be evaluated and tested in order to catch bugs and problems that may have been missed during the development and design phase. Some of th</w:t>
      </w:r>
      <w:r w:rsidR="00777180">
        <w:t>is</w:t>
      </w:r>
      <w:r>
        <w:t xml:space="preserve"> testing was conducted in parallel with the development of the system, i.e. the unit testing. As well as that, once the entire system was developed the user evaluation took place. As the device developed f</w:t>
      </w:r>
      <w:r w:rsidR="003117D5">
        <w:t>or</w:t>
      </w:r>
      <w:r>
        <w:t xml:space="preserve"> this project is a user centred device the user evaluation</w:t>
      </w:r>
      <w:r w:rsidR="002B4A13">
        <w:t>s are</w:t>
      </w:r>
      <w:r>
        <w:t xml:space="preserve"> an essential phase in the lifecycle of th</w:t>
      </w:r>
      <w:r w:rsidR="00F312EB">
        <w:t>is</w:t>
      </w:r>
      <w:r>
        <w:t xml:space="preserve"> project. </w:t>
      </w:r>
    </w:p>
    <w:p w14:paraId="0FC53E31" w14:textId="47FCF68B" w:rsidR="00CA01B3" w:rsidRDefault="00CA01B3" w:rsidP="00774EB2">
      <w:pPr>
        <w:spacing w:line="360" w:lineRule="auto"/>
      </w:pPr>
    </w:p>
    <w:p w14:paraId="4E8B16AD" w14:textId="1EFADF6E" w:rsidR="00CA01B3" w:rsidRPr="00774EB2" w:rsidRDefault="00CA01B3" w:rsidP="00774EB2">
      <w:pPr>
        <w:spacing w:line="360" w:lineRule="auto"/>
      </w:pPr>
      <w:r>
        <w:t>The following chapter discusses the tests that were carried out</w:t>
      </w:r>
      <w:r w:rsidR="00021C39">
        <w:t>,</w:t>
      </w:r>
      <w:r>
        <w:t xml:space="preserve">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w:t>
      </w:r>
      <w:r w:rsidR="00284C98">
        <w:t>,</w:t>
      </w:r>
      <w:r w:rsidR="00E157C2">
        <w:t xml:space="preserve"> lastly</w:t>
      </w:r>
      <w:r w:rsidR="00284C98">
        <w:t>,</w:t>
      </w:r>
      <w:r w:rsidR="00E157C2">
        <w:t xml:space="preserve">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8" w:name="_Toc21975789"/>
      <w:bookmarkStart w:id="499" w:name="_Toc35939835"/>
      <w:r>
        <w:t>5.2. S</w:t>
      </w:r>
      <w:bookmarkEnd w:id="498"/>
      <w:r w:rsidR="002636E3">
        <w:t>oftware Evaluation</w:t>
      </w:r>
      <w:bookmarkEnd w:id="499"/>
    </w:p>
    <w:p w14:paraId="26144DD0" w14:textId="5BDBCBDC" w:rsidR="000B7A76" w:rsidRDefault="000B7A76" w:rsidP="000B7A76"/>
    <w:p w14:paraId="3C0AD274" w14:textId="0D5A9BA2" w:rsidR="004339E2" w:rsidRDefault="00736CC4" w:rsidP="00CC196D">
      <w:pPr>
        <w:spacing w:line="360" w:lineRule="auto"/>
      </w:pPr>
      <w:r>
        <w:t>Having completed the development and design</w:t>
      </w:r>
      <w:r w:rsidR="0016483F">
        <w:t xml:space="preserve"> phases</w:t>
      </w:r>
      <w:r>
        <w:t xml:space="preserve"> of the system it </w:t>
      </w:r>
      <w:r w:rsidR="0016483F">
        <w:t>wa</w:t>
      </w:r>
      <w:r>
        <w:t xml:space="preserve">s important that tests </w:t>
      </w:r>
      <w:r w:rsidR="0016483F">
        <w:t>were</w:t>
      </w:r>
      <w:r>
        <w:t xml:space="preserve"> created to validate the system.  This require</w:t>
      </w:r>
      <w:r w:rsidR="0016483F">
        <w:t>d</w:t>
      </w:r>
      <w:r>
        <w:t xml:space="preserv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w:t>
      </w:r>
      <w:r w:rsidR="00F86589">
        <w:t xml:space="preserve">in order </w:t>
      </w:r>
      <w:r w:rsidR="005934B5">
        <w:t xml:space="preserve">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500" w:name="_Toc35521284"/>
      <w:bookmarkStart w:id="501" w:name="_Toc35609611"/>
      <w:bookmarkStart w:id="502" w:name="_Toc35871751"/>
      <w:bookmarkStart w:id="503"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500"/>
      <w:bookmarkEnd w:id="501"/>
      <w:bookmarkEnd w:id="502"/>
      <w:bookmarkEnd w:id="503"/>
    </w:p>
    <w:p w14:paraId="52A1C1C1" w14:textId="7B141A79"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8"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different elements of the system directly, to ensure</w:t>
      </w:r>
      <w:r w:rsidR="00C970A3">
        <w:t xml:space="preserve"> that</w:t>
      </w:r>
      <w:r w:rsidR="00C37F1F">
        <w:t xml:space="preserve"> these aspects of the system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4C23462D" w:rsidR="00C37F1F" w:rsidRDefault="00C8648C" w:rsidP="001E519C">
      <w:pPr>
        <w:spacing w:line="360" w:lineRule="auto"/>
      </w:pPr>
      <w:r>
        <w:t xml:space="preserve">Unit tests were not created for every aspect of the system. </w:t>
      </w:r>
      <w:r w:rsidR="00B57ED6">
        <w:t>As a result of this</w:t>
      </w:r>
      <w:r w:rsidR="002C3663">
        <w:t>,</w:t>
      </w:r>
      <w:r w:rsidR="00B57ED6">
        <w:t xml:space="preserve"> t</w:t>
      </w:r>
      <w:r>
        <w:t>ests were focused on features that impacted the behaviour of the system.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2CA9252D" w:rsidR="00C8648C" w:rsidRDefault="00C8648C" w:rsidP="0064718D">
      <w:pPr>
        <w:spacing w:line="360" w:lineRule="auto"/>
      </w:pPr>
      <w:r>
        <w:t>The version control system, GitHub, was used to keep track of the test scripts. As well as that, the test scripts were written independently from the development scripts, ensur</w:t>
      </w:r>
      <w:r w:rsidR="005B637D">
        <w:t>ing</w:t>
      </w:r>
      <w:r>
        <w:t xml:space="preserve"> the isolation of </w:t>
      </w:r>
      <w:r w:rsidR="007F7D2A">
        <w:t xml:space="preserve">the </w:t>
      </w:r>
      <w:r>
        <w:t>development and testing programs. To run these tests the python library unittest was implemented.</w:t>
      </w:r>
    </w:p>
    <w:p w14:paraId="26903B5C" w14:textId="1C748960" w:rsidR="00C8648C" w:rsidRDefault="00C8648C" w:rsidP="00C37F1F">
      <w:pPr>
        <w:rPr>
          <w:highlight w:val="yellow"/>
        </w:rPr>
      </w:pPr>
    </w:p>
    <w:p w14:paraId="787C0694" w14:textId="01E253D4"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w:t>
      </w:r>
      <w:r w:rsidR="00D813D3">
        <w:t>test</w:t>
      </w:r>
      <w:r>
        <w:t xml:space="preserv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w:t>
      </w:r>
      <w:r w:rsidR="007E04AE">
        <w:t>to</w:t>
      </w:r>
      <w:r w:rsidR="001F3A1E">
        <w:t xml:space="preserve"> the files that are required by the object detection model to run. In this case</w:t>
      </w:r>
      <w:r w:rsidR="00044A97">
        <w:t>,</w:t>
      </w:r>
      <w:r w:rsidR="001F3A1E">
        <w:t xml:space="preserve"> it is important to test the file paths required by the object detection model. This is because without the correct paths the object detection model will not be set up correctly </w:t>
      </w:r>
      <w:r w:rsidR="00F16A8D">
        <w:t>and the model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w:t>
      </w:r>
      <w:r w:rsidR="00F760FB">
        <w:t>is</w:t>
      </w:r>
      <w:r w:rsidR="00F03FB4">
        <w:t xml:space="preserve"> test case can be seen at line 26. The test defined at line 26 ensures that the name of the graph file, which contains the model needed to run object detection, is correct within the file path. This is important because without this file path being correct</w:t>
      </w:r>
      <w:r w:rsidR="00983867">
        <w:t>,</w:t>
      </w:r>
      <w:r w:rsidR="00F03FB4">
        <w:t xml:space="preserve">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4" w:name="_Ref35520886"/>
      <w:bookmarkStart w:id="505" w:name="_Toc35939912"/>
      <w:r>
        <w:t xml:space="preserve">Listing </w:t>
      </w:r>
      <w:r w:rsidR="0014513D">
        <w:fldChar w:fldCharType="begin"/>
      </w:r>
      <w:r w:rsidR="0014513D">
        <w:instrText xml:space="preserve"> SEQ Listing \* ARABIC </w:instrText>
      </w:r>
      <w:r w:rsidR="0014513D">
        <w:fldChar w:fldCharType="separate"/>
      </w:r>
      <w:r>
        <w:rPr>
          <w:noProof/>
        </w:rPr>
        <w:t>16</w:t>
      </w:r>
      <w:r w:rsidR="0014513D">
        <w:rPr>
          <w:noProof/>
        </w:rPr>
        <w:fldChar w:fldCharType="end"/>
      </w:r>
      <w:r>
        <w:t>: Unit test testcase example</w:t>
      </w:r>
      <w:bookmarkEnd w:id="504"/>
      <w:bookmarkEnd w:id="505"/>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09E8E1C1"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w:t>
      </w:r>
      <w:r w:rsidR="002B014B">
        <w:t xml:space="preserve">Navigation Assistant </w:t>
      </w:r>
      <w:r>
        <w:t xml:space="preserve">system, debugging any issues in the code </w:t>
      </w:r>
      <w:r w:rsidR="00DE0061">
        <w:t>was</w:t>
      </w:r>
      <w:r>
        <w:t xml:space="preserve"> made easier. If </w:t>
      </w:r>
      <w:r w:rsidR="00B01D79">
        <w:t>a test fail</w:t>
      </w:r>
      <w:r w:rsidR="00921044">
        <w:t>ed</w:t>
      </w:r>
      <w:r w:rsidR="00B01D79">
        <w:t xml:space="preserve"> the unit test allow</w:t>
      </w:r>
      <w:r w:rsidR="002B3F64">
        <w:t>ed</w:t>
      </w:r>
      <w:r w:rsidR="00B01D79">
        <w:t xml:space="preserve"> for the location of the failure to be pinpointed making finding a fix easier. As well as that</w:t>
      </w:r>
      <w:r w:rsidR="002B3F64">
        <w:t>,</w:t>
      </w:r>
      <w:r w:rsidR="00B01D79">
        <w:t xml:space="preserve"> the use of the unit tests ma</w:t>
      </w:r>
      <w:r w:rsidR="00C853A3">
        <w:t>d</w:t>
      </w:r>
      <w:r w:rsidR="00B01D79">
        <w:t xml:space="preserve">e the code more reliable because issues with the code </w:t>
      </w:r>
      <w:r w:rsidR="005B5AB2">
        <w:t>were able to be</w:t>
      </w:r>
      <w:r w:rsidR="00B01D79">
        <w:t xml:space="preserv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w:t>
      </w:r>
      <w:r w:rsidR="001B1A3A">
        <w:t xml:space="preserve"> carried out</w:t>
      </w:r>
      <w:r w:rsidR="00610FDE">
        <w:t xml:space="preserve"> unit test</w:t>
      </w:r>
      <w:r w:rsidR="001B1A3A">
        <w:t>s</w:t>
      </w:r>
      <w:r w:rsidR="00610FDE">
        <w:t xml:space="preserve"> can be found </w:t>
      </w:r>
      <w:hyperlink r:id="rId60"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6" w:name="_Ref35357590"/>
      <w:bookmarkStart w:id="507" w:name="_Toc36444957"/>
      <w:r>
        <w:t xml:space="preserve">Figure </w:t>
      </w:r>
      <w:r w:rsidR="0014513D">
        <w:fldChar w:fldCharType="begin"/>
      </w:r>
      <w:r w:rsidR="0014513D">
        <w:instrText xml:space="preserve"> SEQ Figure \* ARABIC </w:instrText>
      </w:r>
      <w:r w:rsidR="0014513D">
        <w:fldChar w:fldCharType="separate"/>
      </w:r>
      <w:r w:rsidR="00C951E0">
        <w:rPr>
          <w:noProof/>
        </w:rPr>
        <w:t>35</w:t>
      </w:r>
      <w:r w:rsidR="0014513D">
        <w:rPr>
          <w:noProof/>
        </w:rPr>
        <w:fldChar w:fldCharType="end"/>
      </w:r>
      <w:r>
        <w:t xml:space="preserve">: </w:t>
      </w:r>
      <w:r w:rsidR="00933B70" w:rsidRPr="00610FDE">
        <w:t>Exert of u</w:t>
      </w:r>
      <w:r w:rsidRPr="00610FDE">
        <w:t>nit test results</w:t>
      </w:r>
      <w:bookmarkEnd w:id="506"/>
      <w:bookmarkEnd w:id="507"/>
    </w:p>
    <w:p w14:paraId="0105A8F4" w14:textId="77777777" w:rsidR="008A246C" w:rsidRPr="008A246C" w:rsidRDefault="008A246C" w:rsidP="008A246C"/>
    <w:p w14:paraId="4BB73D78" w14:textId="444A0B7A" w:rsidR="007A7F1C" w:rsidRDefault="007A7F1C" w:rsidP="007A7F1C">
      <w:pPr>
        <w:pStyle w:val="Heading2"/>
      </w:pPr>
      <w:bookmarkStart w:id="508" w:name="_Toc21975790"/>
      <w:bookmarkStart w:id="509" w:name="_Toc35939837"/>
      <w:r>
        <w:t>5.3. S</w:t>
      </w:r>
      <w:r w:rsidR="002636E3">
        <w:t>pecific</w:t>
      </w:r>
      <w:r>
        <w:t xml:space="preserve"> Evaluation</w:t>
      </w:r>
      <w:bookmarkEnd w:id="508"/>
      <w:bookmarkEnd w:id="509"/>
    </w:p>
    <w:p w14:paraId="67A7129F" w14:textId="7DC2FAFF" w:rsidR="00B717C0" w:rsidRDefault="00B717C0" w:rsidP="00B717C0"/>
    <w:p w14:paraId="4F00D3A3" w14:textId="162C6FA8"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the system need</w:t>
      </w:r>
      <w:r w:rsidR="00615AED">
        <w:t>ed</w:t>
      </w:r>
      <w:r w:rsidR="0056531D">
        <w:t xml:space="preserve"> to be evaluated next. The following sectio</w:t>
      </w:r>
      <w:r w:rsidR="008C0274">
        <w:t xml:space="preserve">n </w:t>
      </w:r>
      <w:r w:rsidR="0056531D">
        <w:t>evaluate</w:t>
      </w:r>
      <w:r w:rsidR="008C0274">
        <w:t>s</w:t>
      </w:r>
      <w:r w:rsidR="0056531D">
        <w:t xml:space="preserve"> the systems usability by users. There was a combination of evaluations carried out by potential users and </w:t>
      </w:r>
      <w:r w:rsidR="008C0274">
        <w:t xml:space="preserve">also </w:t>
      </w:r>
      <w:r w:rsidR="0056531D">
        <w:t xml:space="preserve">evaluations carried out by </w:t>
      </w:r>
      <w:r w:rsidR="00D668EF">
        <w:t>myself</w:t>
      </w:r>
      <w:r w:rsidR="00C40050">
        <w:t xml:space="preserve"> in this section</w:t>
      </w:r>
      <w:r w:rsidR="0056531D">
        <w:t xml:space="preserve">. </w:t>
      </w:r>
      <w:r w:rsidR="00153F1A">
        <w:t>The remaining e</w:t>
      </w:r>
      <w:r w:rsidR="0056531D">
        <w:t xml:space="preserv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10" w:name="_Toc35871753"/>
      <w:bookmarkStart w:id="511"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10"/>
      <w:bookmarkEnd w:id="511"/>
    </w:p>
    <w:p w14:paraId="65C1E6E1" w14:textId="658D18EE"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w:t>
      </w:r>
      <w:r w:rsidR="00745939">
        <w:t xml:space="preserve"> up</w:t>
      </w:r>
      <w:r w:rsidR="001B185B">
        <w:t xml:space="preserve">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2"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2" w:name="_Ref36382095"/>
      <w:bookmarkStart w:id="513" w:name="_Toc36444958"/>
      <w:r>
        <w:t xml:space="preserve">Figure </w:t>
      </w:r>
      <w:r w:rsidR="0014513D">
        <w:fldChar w:fldCharType="begin"/>
      </w:r>
      <w:r w:rsidR="0014513D">
        <w:instrText xml:space="preserve"> SEQ Figure \* ARABIC </w:instrText>
      </w:r>
      <w:r w:rsidR="0014513D">
        <w:fldChar w:fldCharType="separate"/>
      </w:r>
      <w:r>
        <w:rPr>
          <w:noProof/>
        </w:rPr>
        <w:t>36</w:t>
      </w:r>
      <w:r w:rsidR="0014513D">
        <w:rPr>
          <w:noProof/>
        </w:rPr>
        <w:fldChar w:fldCharType="end"/>
      </w:r>
      <w:r>
        <w:t>: Schematic for first test carried out for general testing</w:t>
      </w:r>
      <w:bookmarkEnd w:id="512"/>
      <w:bookmarkEnd w:id="513"/>
    </w:p>
    <w:p w14:paraId="531AF06C" w14:textId="4B863A46" w:rsidR="001B185B" w:rsidRDefault="001B185B" w:rsidP="0006689B">
      <w:pPr>
        <w:spacing w:line="360" w:lineRule="auto"/>
      </w:pPr>
    </w:p>
    <w:p w14:paraId="1D67BF8D" w14:textId="2183D51E"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w:t>
      </w:r>
      <w:r w:rsidR="00782559">
        <w:t xml:space="preserve"> and, therefore, could not be classified</w:t>
      </w:r>
      <w:r w:rsidR="00D23FC5">
        <w:t xml:space="preserve">.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4" w:name="_Ref35844661"/>
      <w:bookmarkStart w:id="515" w:name="_Ref35844676"/>
      <w:bookmarkStart w:id="516" w:name="_Ref35845113"/>
      <w:bookmarkStart w:id="517" w:name="_Toc35939917"/>
      <w:r>
        <w:t xml:space="preserve">Table </w:t>
      </w:r>
      <w:r w:rsidR="0014513D">
        <w:fldChar w:fldCharType="begin"/>
      </w:r>
      <w:r w:rsidR="0014513D">
        <w:instrText xml:space="preserve"> SEQ Table \* ARABIC </w:instrText>
      </w:r>
      <w:r w:rsidR="0014513D">
        <w:fldChar w:fldCharType="separate"/>
      </w:r>
      <w:r w:rsidR="00AF7D9D">
        <w:rPr>
          <w:noProof/>
        </w:rPr>
        <w:t>5</w:t>
      </w:r>
      <w:r w:rsidR="0014513D">
        <w:rPr>
          <w:noProof/>
        </w:rPr>
        <w:fldChar w:fldCharType="end"/>
      </w:r>
      <w:r>
        <w:t>: Results of General Evaluation</w:t>
      </w:r>
      <w:bookmarkEnd w:id="514"/>
      <w:bookmarkEnd w:id="515"/>
      <w:bookmarkEnd w:id="516"/>
      <w:bookmarkEnd w:id="517"/>
    </w:p>
    <w:p w14:paraId="6942EA30" w14:textId="1DCC8C61" w:rsidR="00AE31DC" w:rsidRDefault="00AE31DC" w:rsidP="00AE31DC"/>
    <w:p w14:paraId="4B322E85" w14:textId="1A10906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w:t>
      </w:r>
      <w:r w:rsidR="00012BF9">
        <w:t xml:space="preserve">device </w:t>
      </w:r>
      <w:r>
        <w:t>is able to correctly classify and detect</w:t>
      </w:r>
      <w:r w:rsidR="00E03F2A">
        <w:t xml:space="preserve"> the majority of</w:t>
      </w:r>
      <w:r>
        <w:t xml:space="preserv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8" w:name="_Toc35871754"/>
      <w:bookmarkStart w:id="519"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8"/>
      <w:bookmarkEnd w:id="519"/>
    </w:p>
    <w:p w14:paraId="6E106636" w14:textId="6837A13F"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20" w:name="_Ref35846654"/>
      <w:bookmarkStart w:id="521" w:name="_Toc35939918"/>
      <w:r>
        <w:t xml:space="preserve">Table </w:t>
      </w:r>
      <w:r w:rsidR="0014513D">
        <w:fldChar w:fldCharType="begin"/>
      </w:r>
      <w:r w:rsidR="0014513D">
        <w:instrText xml:space="preserve"> SEQ Table \* ARABIC </w:instrText>
      </w:r>
      <w:r w:rsidR="0014513D">
        <w:fldChar w:fldCharType="separate"/>
      </w:r>
      <w:r>
        <w:rPr>
          <w:noProof/>
        </w:rPr>
        <w:t>6</w:t>
      </w:r>
      <w:r w:rsidR="0014513D">
        <w:rPr>
          <w:noProof/>
        </w:rPr>
        <w:fldChar w:fldCharType="end"/>
      </w:r>
      <w:r>
        <w:t xml:space="preserve">: Results </w:t>
      </w:r>
      <w:r w:rsidR="005300F5">
        <w:t xml:space="preserve">test 5 </w:t>
      </w:r>
      <w:r>
        <w:t>from user testing conducted by developer</w:t>
      </w:r>
      <w:bookmarkEnd w:id="520"/>
      <w:bookmarkEnd w:id="521"/>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505C59F7"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w:t>
      </w:r>
      <w:r w:rsidR="003832E4">
        <w:t>associated</w:t>
      </w:r>
      <w:r>
        <w:t xml:space="preserve"> </w:t>
      </w:r>
      <w:r w:rsidR="003832E4">
        <w:t>with</w:t>
      </w:r>
      <w:r>
        <w:t xml:space="preserve">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w:t>
      </w:r>
      <w:r w:rsidR="000E51DD">
        <w:t>to</w:t>
      </w:r>
      <w:r>
        <w:t xml:space="preserve"> it, thus distorting the shape of the object in the eyes of the device. As well as that, the device struggled to detect the football</w:t>
      </w:r>
      <w:r w:rsidR="004D2E67">
        <w:t xml:space="preserve"> </w:t>
      </w:r>
      <w:r>
        <w:t>because the users shadow covered the ball</w:t>
      </w:r>
      <w:r w:rsidR="004D2E67">
        <w:t>, although it did detect it correctly eventually</w:t>
      </w:r>
      <w:r>
        <w:t>. As a result of this</w:t>
      </w:r>
      <w:r w:rsidR="006B0513">
        <w:t>,</w:t>
      </w:r>
      <w:r>
        <w:t xml:space="preserve">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37A984FC"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w:t>
      </w:r>
      <w:r w:rsidR="00FD590B">
        <w:t>i</w:t>
      </w:r>
      <w:r>
        <w:t>s able to conduct the objective that was set out at the beginning of this report. However, like all projects there always is room to improve, for example the speed of object detection on the Raspberry Pi</w:t>
      </w:r>
      <w:r w:rsidR="00AC5143">
        <w:t>,</w:t>
      </w:r>
      <w:r>
        <w:t xml:space="preserve">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2" w:name="_Toc35871755"/>
      <w:bookmarkStart w:id="523"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2"/>
      <w:bookmarkEnd w:id="523"/>
    </w:p>
    <w:p w14:paraId="34B63948" w14:textId="08B1A90F"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 of a blindfold, in order to get as close to the ideal user testing as possible. </w:t>
      </w:r>
    </w:p>
    <w:p w14:paraId="6684089D" w14:textId="724B63FF" w:rsidR="002D75FF" w:rsidRDefault="002D75FF" w:rsidP="002D75FF">
      <w:pPr>
        <w:spacing w:line="360" w:lineRule="auto"/>
      </w:pPr>
    </w:p>
    <w:p w14:paraId="51481C3B" w14:textId="6659F46B"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w:t>
      </w:r>
      <w:r w:rsidR="00BE00C5">
        <w:t>were</w:t>
      </w:r>
      <w:r w:rsidR="0061082F">
        <w:t xml:space="preserv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6D461E52" w:rsidR="009D34B9" w:rsidRDefault="0061082F" w:rsidP="002D75FF">
      <w:pPr>
        <w:spacing w:line="360" w:lineRule="auto"/>
      </w:pPr>
      <w:r>
        <w:t xml:space="preserve">Once the users had concluded navigating around the course they were provided with questionnaires, shown in the </w:t>
      </w:r>
      <w:r w:rsidR="00317F2E">
        <w:fldChar w:fldCharType="begin"/>
      </w:r>
      <w:r w:rsidR="00317F2E">
        <w:instrText xml:space="preserve"> REF _Ref36903396 \h </w:instrText>
      </w:r>
      <w:r w:rsidR="00317F2E">
        <w:fldChar w:fldCharType="separate"/>
      </w:r>
      <w:r w:rsidR="00317F2E">
        <w:t>appendix</w:t>
      </w:r>
      <w:r w:rsidR="00317F2E">
        <w:fldChar w:fldCharType="end"/>
      </w:r>
      <w:r>
        <w:t xml:space="preserve"> at the end of this report, to fill out and interview questions to answer. Unfortunately, due to the social distancing in place at the time of these evaluations, only a small selection of user testing could be carried out. Despite this</w:t>
      </w:r>
      <w:r w:rsidR="009B504D">
        <w:t>,</w:t>
      </w:r>
      <w:r>
        <w:t xml:space="preserve">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71A9890F"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w:t>
      </w:r>
      <w:r w:rsidR="00D623F6">
        <w:t>ed</w:t>
      </w:r>
      <w:r w:rsidR="00562B76">
        <w:t xml:space="preserve"> general information about the user include</w:t>
      </w:r>
      <w:r w:rsidR="00D623F6">
        <w:t>d</w:t>
      </w:r>
      <w:r w:rsidR="00562B76">
        <w:t xml:space="preserve">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w:t>
      </w:r>
      <w:r w:rsidR="005B5BCA">
        <w:t>wa</w:t>
      </w:r>
      <w:r w:rsidR="00562B76">
        <w:t xml:space="preserve">s gathered the users </w:t>
      </w:r>
      <w:r w:rsidR="00A66588">
        <w:t>we</w:t>
      </w:r>
      <w:r w:rsidR="00562B76">
        <w:t xml:space="preserve">re then asked about their experience with the Navigation Assistant device. This section begins with </w:t>
      </w:r>
      <w:r w:rsidR="00562B76">
        <w:lastRenderedPageBreak/>
        <w:t xml:space="preserve">questions that gauge the user’s level of acceptance and enjoyment from using the Navigation Assistant device. This </w:t>
      </w:r>
      <w:r w:rsidR="00260B63">
        <w:t>wa</w:t>
      </w:r>
      <w:r w:rsidR="00562B76">
        <w:t>s formatted as a table that allow</w:t>
      </w:r>
      <w:r w:rsidR="00BE3AEC">
        <w:t>ed</w:t>
      </w:r>
      <w:r w:rsidR="00562B76">
        <w:t xml:space="preserve">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320E45B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w:t>
      </w:r>
      <w:r w:rsidR="00BE3AEC">
        <w:t>ighte</w:t>
      </w:r>
      <w:r w:rsidR="007B0B0D">
        <w:t>d and the others being sh</w:t>
      </w:r>
      <w:r w:rsidR="00BE3AEC">
        <w:t>o</w:t>
      </w:r>
      <w:r w:rsidR="007B0B0D">
        <w:t>rt s</w:t>
      </w:r>
      <w:r w:rsidR="00BE3AEC">
        <w:t>ighte</w:t>
      </w:r>
      <w:r w:rsidR="007B0B0D">
        <w:t>d.</w:t>
      </w:r>
      <w:r w:rsidR="00665544">
        <w:t xml:space="preserve"> </w:t>
      </w:r>
      <w:r w:rsidR="007129BF">
        <w:t>The following figures illustrate the user evaluation</w:t>
      </w:r>
      <w:r w:rsidR="009C519F">
        <w:t xml:space="preserve"> results</w:t>
      </w:r>
      <w:r w:rsidR="007129BF">
        <w:t xml:space="preserve">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4" w:name="_Ref35865534"/>
      <w:bookmarkStart w:id="525" w:name="_Toc36444959"/>
      <w:r>
        <w:t xml:space="preserve">Figure </w:t>
      </w:r>
      <w:r w:rsidR="0014513D">
        <w:fldChar w:fldCharType="begin"/>
      </w:r>
      <w:r w:rsidR="0014513D">
        <w:instrText xml:space="preserve"> SEQ Figure \* ARABIC </w:instrText>
      </w:r>
      <w:r w:rsidR="0014513D">
        <w:fldChar w:fldCharType="separate"/>
      </w:r>
      <w:r w:rsidR="00C951E0">
        <w:rPr>
          <w:noProof/>
        </w:rPr>
        <w:t>37</w:t>
      </w:r>
      <w:r w:rsidR="0014513D">
        <w:rPr>
          <w:noProof/>
        </w:rPr>
        <w:fldChar w:fldCharType="end"/>
      </w:r>
      <w:r>
        <w:t>: Question 1 of the questionnaire</w:t>
      </w:r>
      <w:bookmarkEnd w:id="524"/>
      <w:bookmarkEnd w:id="525"/>
    </w:p>
    <w:p w14:paraId="4CA1A573" w14:textId="05E722BE" w:rsidR="009D34B9" w:rsidRDefault="009D34B9" w:rsidP="009D34B9"/>
    <w:p w14:paraId="0F2C7F29" w14:textId="224356D9"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w:t>
      </w:r>
      <w:proofErr w:type="spellStart"/>
      <w:r w:rsidR="009C7646">
        <w:t>arise</w:t>
      </w:r>
      <w:r w:rsidR="0028493B">
        <w:t>d</w:t>
      </w:r>
      <w:proofErr w:type="spellEnd"/>
      <w:r w:rsidR="009C7646">
        <w:t xml:space="preserve">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6" w:name="_Ref35868167"/>
      <w:bookmarkStart w:id="527" w:name="_Toc36444960"/>
      <w:r>
        <w:t xml:space="preserve">Figure </w:t>
      </w:r>
      <w:r w:rsidR="0014513D">
        <w:fldChar w:fldCharType="begin"/>
      </w:r>
      <w:r w:rsidR="0014513D">
        <w:instrText xml:space="preserve"> SEQ Figure \* ARABIC </w:instrText>
      </w:r>
      <w:r w:rsidR="0014513D">
        <w:fldChar w:fldCharType="separate"/>
      </w:r>
      <w:r w:rsidR="00C951E0">
        <w:rPr>
          <w:noProof/>
        </w:rPr>
        <w:t>38</w:t>
      </w:r>
      <w:r w:rsidR="0014513D">
        <w:rPr>
          <w:noProof/>
        </w:rPr>
        <w:fldChar w:fldCharType="end"/>
      </w:r>
      <w:r>
        <w:t>: Question 2 of the questionnaire</w:t>
      </w:r>
      <w:bookmarkEnd w:id="526"/>
      <w:bookmarkEnd w:id="527"/>
    </w:p>
    <w:p w14:paraId="1169CB99" w14:textId="22B46442" w:rsidR="00560F52" w:rsidRDefault="00560F52" w:rsidP="00560F52"/>
    <w:p w14:paraId="7D76E9E0" w14:textId="417BAA1E"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w:t>
      </w:r>
      <w:r w:rsidR="002E6CCC">
        <w:t>,</w:t>
      </w:r>
      <w:r>
        <w:t xml:space="preserve"> when the Raspberry Pi is powered on</w:t>
      </w:r>
      <w:r w:rsidR="002E6CCC">
        <w:t>,</w:t>
      </w:r>
      <w:r>
        <w:t xml:space="preserve">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8" w:name="_Ref35868362"/>
      <w:bookmarkStart w:id="529" w:name="_Toc36444961"/>
      <w:r>
        <w:t xml:space="preserve">Figure </w:t>
      </w:r>
      <w:r w:rsidR="0014513D">
        <w:fldChar w:fldCharType="begin"/>
      </w:r>
      <w:r w:rsidR="0014513D">
        <w:instrText xml:space="preserve"> SEQ Figure \* ARABIC </w:instrText>
      </w:r>
      <w:r w:rsidR="0014513D">
        <w:fldChar w:fldCharType="separate"/>
      </w:r>
      <w:r w:rsidR="00C951E0">
        <w:rPr>
          <w:noProof/>
        </w:rPr>
        <w:t>39</w:t>
      </w:r>
      <w:r w:rsidR="0014513D">
        <w:rPr>
          <w:noProof/>
        </w:rPr>
        <w:fldChar w:fldCharType="end"/>
      </w:r>
      <w:r>
        <w:t>: Question 3 of the questionnaire</w:t>
      </w:r>
      <w:bookmarkEnd w:id="528"/>
      <w:bookmarkEnd w:id="529"/>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30" w:name="_Ref35869194"/>
      <w:bookmarkStart w:id="531" w:name="_Toc36444962"/>
      <w:r>
        <w:t xml:space="preserve">Figure </w:t>
      </w:r>
      <w:r w:rsidR="0014513D">
        <w:fldChar w:fldCharType="begin"/>
      </w:r>
      <w:r w:rsidR="0014513D">
        <w:instrText xml:space="preserve"> SEQ Figure \* ARABIC </w:instrText>
      </w:r>
      <w:r w:rsidR="0014513D">
        <w:fldChar w:fldCharType="separate"/>
      </w:r>
      <w:r w:rsidR="00C951E0">
        <w:rPr>
          <w:noProof/>
        </w:rPr>
        <w:t>40</w:t>
      </w:r>
      <w:r w:rsidR="0014513D">
        <w:rPr>
          <w:noProof/>
        </w:rPr>
        <w:fldChar w:fldCharType="end"/>
      </w:r>
      <w:r>
        <w:t>: Question 4 of the questionnaire</w:t>
      </w:r>
      <w:bookmarkEnd w:id="530"/>
      <w:bookmarkEnd w:id="531"/>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2" w:name="_Ref35869207"/>
      <w:bookmarkStart w:id="533" w:name="_Toc36444963"/>
      <w:r>
        <w:t xml:space="preserve">Figure </w:t>
      </w:r>
      <w:r w:rsidR="0014513D">
        <w:fldChar w:fldCharType="begin"/>
      </w:r>
      <w:r w:rsidR="0014513D">
        <w:instrText xml:space="preserve"> SEQ Figure \* ARABIC </w:instrText>
      </w:r>
      <w:r w:rsidR="0014513D">
        <w:fldChar w:fldCharType="separate"/>
      </w:r>
      <w:r w:rsidR="00C951E0">
        <w:rPr>
          <w:noProof/>
        </w:rPr>
        <w:t>41</w:t>
      </w:r>
      <w:r w:rsidR="0014513D">
        <w:rPr>
          <w:noProof/>
        </w:rPr>
        <w:fldChar w:fldCharType="end"/>
      </w:r>
      <w:r>
        <w:t>: Question 5 of the questionnaire</w:t>
      </w:r>
      <w:bookmarkEnd w:id="532"/>
      <w:bookmarkEnd w:id="533"/>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0DC27051" w:rsidR="00AF611B" w:rsidRDefault="00F85976" w:rsidP="00F85976">
      <w:pPr>
        <w:spacing w:line="360" w:lineRule="auto"/>
      </w:pPr>
      <w:r>
        <w:t>The following section consist</w:t>
      </w:r>
      <w:r w:rsidR="00671798">
        <w:t>s</w:t>
      </w:r>
      <w:r>
        <w:t xml:space="preserve">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w:t>
      </w:r>
      <w:r w:rsidR="003C5621">
        <w:t xml:space="preserve">they </w:t>
      </w:r>
      <w:r>
        <w:t xml:space="preserve">had with the system. </w:t>
      </w:r>
    </w:p>
    <w:p w14:paraId="1AE8213B" w14:textId="564F8A28" w:rsidR="00F85976" w:rsidRDefault="00F85976" w:rsidP="00F85976">
      <w:pPr>
        <w:spacing w:line="360" w:lineRule="auto"/>
      </w:pPr>
    </w:p>
    <w:p w14:paraId="44740370" w14:textId="6C68B525"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02E3DAB4"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w:t>
      </w:r>
      <w:r w:rsidR="00825F7D">
        <w:t xml:space="preserve"> </w:t>
      </w:r>
      <w:r>
        <w:t xml:space="preserve">was the slow start up speed of the device. It was noticed that when the Raspberry Pi was powered </w:t>
      </w:r>
      <w:r w:rsidR="00491C36">
        <w:t>on</w:t>
      </w:r>
      <w:r>
        <w:t xml:space="preserve">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349DCFF4"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object detection speed has to do with the Raspberry Pi’s low computation power, resulting in a slower object detection speed. However, the object detection speed that the Raspberry Pi </w:t>
      </w:r>
      <w:r w:rsidR="00CB685D">
        <w:lastRenderedPageBreak/>
        <w:t xml:space="preserve">currently runs at works well for the objective of this project and as a proof of concept </w:t>
      </w:r>
      <w:proofErr w:type="gramStart"/>
      <w:r w:rsidR="00CB685D">
        <w:t>solution</w:t>
      </w:r>
      <w:r w:rsidR="006A22AE">
        <w:t>,</w:t>
      </w:r>
      <w:r w:rsidR="00CB685D">
        <w:t xml:space="preserve"> but</w:t>
      </w:r>
      <w:proofErr w:type="gramEnd"/>
      <w:r w:rsidR="00CB685D">
        <w:t xml:space="preserve">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334E5FC8"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 As a whole the system passed most of the tests</w:t>
      </w:r>
      <w:r w:rsidR="00510F65">
        <w:t>. H</w:t>
      </w:r>
      <w:r w:rsidR="00F95D0A">
        <w:t xml:space="preserve">owever, </w:t>
      </w:r>
      <w:r w:rsidR="00EC41D1">
        <w:t xml:space="preserve">the system was unable to be tested in busy areas due to the current social distancing in place. As a result of this, the final test, </w:t>
      </w:r>
      <w:r w:rsidR="00817727">
        <w:t xml:space="preserve">which assesses </w:t>
      </w:r>
      <w:r w:rsidR="00EC41D1">
        <w:t>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4" w:name="_Toc25511408"/>
      <w:bookmarkStart w:id="535" w:name="_Ref35864695"/>
      <w:bookmarkStart w:id="536" w:name="_Toc35939919"/>
      <w:r>
        <w:t xml:space="preserve">Table </w:t>
      </w:r>
      <w:r w:rsidR="0014513D">
        <w:fldChar w:fldCharType="begin"/>
      </w:r>
      <w:r w:rsidR="0014513D">
        <w:instrText xml:space="preserve"> SEQ Table \* ARABIC </w:instrText>
      </w:r>
      <w:r w:rsidR="0014513D">
        <w:fldChar w:fldCharType="separate"/>
      </w:r>
      <w:r w:rsidR="00AF7D9D">
        <w:rPr>
          <w:noProof/>
        </w:rPr>
        <w:t>7</w:t>
      </w:r>
      <w:r w:rsidR="0014513D">
        <w:rPr>
          <w:noProof/>
        </w:rPr>
        <w:fldChar w:fldCharType="end"/>
      </w:r>
      <w:r>
        <w:t>: Table of test plan</w:t>
      </w:r>
      <w:bookmarkEnd w:id="534"/>
      <w:bookmarkEnd w:id="535"/>
      <w:bookmarkEnd w:id="536"/>
    </w:p>
    <w:p w14:paraId="482E0F22" w14:textId="77777777" w:rsidR="000C6523" w:rsidRDefault="000C6523" w:rsidP="000C6523"/>
    <w:p w14:paraId="44F98F77" w14:textId="4868EB3A" w:rsidR="009B697E" w:rsidRDefault="007A7F1C" w:rsidP="009B697E">
      <w:pPr>
        <w:pStyle w:val="Heading2"/>
      </w:pPr>
      <w:bookmarkStart w:id="537" w:name="_Toc35939841"/>
      <w:r>
        <w:t>5.</w:t>
      </w:r>
      <w:r w:rsidR="005E453B">
        <w:t>4</w:t>
      </w:r>
      <w:r w:rsidR="009B697E">
        <w:t>. Conclusions</w:t>
      </w:r>
      <w:bookmarkEnd w:id="537"/>
    </w:p>
    <w:p w14:paraId="063C6745" w14:textId="565270BF" w:rsidR="000433F5" w:rsidRDefault="000433F5" w:rsidP="000433F5"/>
    <w:p w14:paraId="19AAEA1D" w14:textId="5E593F05"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w:t>
      </w:r>
      <w:r w:rsidR="00C47919">
        <w:t>discussed</w:t>
      </w:r>
      <w:r w:rsidR="00FB0731">
        <w:t xml:space="preserve"> in the next chapter. </w:t>
      </w:r>
      <w:r w:rsidR="007B01AD">
        <w:br w:type="page"/>
      </w:r>
    </w:p>
    <w:p w14:paraId="4CE40911" w14:textId="408AE00D" w:rsidR="009B697E" w:rsidRDefault="009B697E" w:rsidP="009B697E">
      <w:pPr>
        <w:pStyle w:val="Heading1"/>
      </w:pPr>
      <w:bookmarkStart w:id="538" w:name="_Ref35517078"/>
      <w:bookmarkStart w:id="539" w:name="_Toc35939842"/>
      <w:r>
        <w:lastRenderedPageBreak/>
        <w:t xml:space="preserve">6. </w:t>
      </w:r>
      <w:r w:rsidR="0091011C">
        <w:t>Project Plan</w:t>
      </w:r>
      <w:bookmarkEnd w:id="538"/>
      <w:bookmarkEnd w:id="539"/>
    </w:p>
    <w:p w14:paraId="633CA34C" w14:textId="77777777" w:rsidR="009B697E" w:rsidRDefault="009B697E" w:rsidP="009B697E"/>
    <w:p w14:paraId="28517773" w14:textId="77777777" w:rsidR="009B697E" w:rsidRDefault="009B697E" w:rsidP="009B697E">
      <w:pPr>
        <w:pStyle w:val="Heading2"/>
      </w:pPr>
      <w:bookmarkStart w:id="540" w:name="_Toc35939843"/>
      <w:r>
        <w:t>6.1. Introduction</w:t>
      </w:r>
      <w:bookmarkEnd w:id="540"/>
    </w:p>
    <w:p w14:paraId="3500E35C" w14:textId="5E5275BD" w:rsidR="00B57847" w:rsidRDefault="00B57847" w:rsidP="007B63DE">
      <w:r>
        <w:t xml:space="preserve"> </w:t>
      </w:r>
    </w:p>
    <w:p w14:paraId="0C3EFAF2" w14:textId="0FEAEDB0"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w:t>
      </w:r>
      <w:r w:rsidR="003D060A">
        <w:t>r</w:t>
      </w:r>
      <w:r>
        <w:t xml:space="preserve"> discuss</w:t>
      </w:r>
      <w:r w:rsidR="003D060A">
        <w:t>es</w:t>
      </w:r>
      <w:r>
        <w:t xml:space="preserve"> the plan that was created for this project, shown in the form of a Gantt chart. As well as that, the development priority that was given to the most important features of the project, for example object detection, </w:t>
      </w:r>
      <w:r w:rsidR="003D060A">
        <w:t>is</w:t>
      </w:r>
      <w:r>
        <w:t xml:space="preserve"> also discussed in this chapter. This chapter</w:t>
      </w:r>
      <w:r w:rsidR="00E316AE">
        <w:t xml:space="preserve"> </w:t>
      </w:r>
      <w:r>
        <w:t>also discuss</w:t>
      </w:r>
      <w:r w:rsidR="00E316AE">
        <w:t>es</w:t>
      </w:r>
      <w:r>
        <w:t xml:space="preserve"> how the plan created for this project was changed during the lifecycle of the project. Lastly</w:t>
      </w:r>
      <w:r w:rsidR="00E316AE">
        <w:t>,</w:t>
      </w:r>
      <w:r>
        <w:t xml:space="preserve"> discussed in this chapter </w:t>
      </w:r>
      <w:r w:rsidR="00FF5ECC">
        <w:t>is</w:t>
      </w:r>
      <w:r>
        <w:t xml:space="preserv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41" w:name="_Toc35939844"/>
      <w:r>
        <w:t xml:space="preserve">6.2. </w:t>
      </w:r>
      <w:r w:rsidR="00EF4EA5">
        <w:t>Project Plan</w:t>
      </w:r>
      <w:bookmarkEnd w:id="541"/>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2" w:name="_Ref35763411"/>
      <w:bookmarkStart w:id="543" w:name="_Toc36444964"/>
      <w:r>
        <w:t xml:space="preserve">Figure </w:t>
      </w:r>
      <w:r w:rsidR="0014513D">
        <w:fldChar w:fldCharType="begin"/>
      </w:r>
      <w:r w:rsidR="0014513D">
        <w:instrText xml:space="preserve"> SEQ Figure \* ARABIC </w:instrText>
      </w:r>
      <w:r w:rsidR="0014513D">
        <w:fldChar w:fldCharType="separate"/>
      </w:r>
      <w:r w:rsidR="00C951E0">
        <w:rPr>
          <w:noProof/>
        </w:rPr>
        <w:t>42</w:t>
      </w:r>
      <w:r w:rsidR="0014513D">
        <w:rPr>
          <w:noProof/>
        </w:rPr>
        <w:fldChar w:fldCharType="end"/>
      </w:r>
      <w:r>
        <w:t xml:space="preserve">: Original </w:t>
      </w:r>
      <w:r w:rsidRPr="00D4021D">
        <w:t>Gantt chart</w:t>
      </w:r>
      <w:bookmarkEnd w:id="542"/>
      <w:bookmarkEnd w:id="543"/>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3E2513C5" w14:textId="78EA6EB6" w:rsidR="009C37AC" w:rsidRDefault="009C37AC" w:rsidP="009C37AC">
      <w:pPr>
        <w:spacing w:line="360" w:lineRule="auto"/>
      </w:pPr>
      <w:r>
        <w:lastRenderedPageBreak/>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w:t>
      </w:r>
      <w:r w:rsidR="007B7EF6">
        <w:t>ere</w:t>
      </w:r>
      <w:r w:rsidR="00885809">
        <w:t xml:space="preserve">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mentioned previously in this report, and it also allowed for new decision</w:t>
      </w:r>
      <w:r w:rsidR="0043448D">
        <w:t>s</w:t>
      </w:r>
      <w:r w:rsidR="0056068A">
        <w:t xml:space="preserve"> and changes </w:t>
      </w:r>
      <w:r w:rsidR="00D857CD">
        <w:t>to</w:t>
      </w:r>
      <w:r w:rsidR="0056068A">
        <w:t xml:space="preserve"> plan</w:t>
      </w:r>
      <w:r w:rsidR="00D857CD">
        <w:t>s</w:t>
      </w:r>
      <w:r w:rsidR="0056068A">
        <w:t xml:space="preserve"> when issues were encountered. </w:t>
      </w:r>
    </w:p>
    <w:p w14:paraId="6E270C43" w14:textId="6B0E645E" w:rsidR="00177341" w:rsidRDefault="00177341" w:rsidP="009C37AC">
      <w:pPr>
        <w:spacing w:line="360" w:lineRule="auto"/>
      </w:pPr>
    </w:p>
    <w:p w14:paraId="5A379DCB" w14:textId="14E9142C"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w:t>
      </w:r>
      <w:r w:rsidR="00950129">
        <w:t xml:space="preserve">a </w:t>
      </w:r>
      <w:r w:rsidR="00003880">
        <w:t xml:space="preserve">customized dataset and to train a model </w:t>
      </w:r>
      <w:r w:rsidR="00106639">
        <w:t>using</w:t>
      </w:r>
      <w:r w:rsidR="00003880">
        <w:t xml:space="preserve">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9">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41396190"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4" w:name="_Ref35764285"/>
      <w:bookmarkStart w:id="545" w:name="_Toc36444965"/>
      <w:r>
        <w:t xml:space="preserve">Figure </w:t>
      </w:r>
      <w:r w:rsidR="0014513D">
        <w:fldChar w:fldCharType="begin"/>
      </w:r>
      <w:r w:rsidR="0014513D">
        <w:instrText xml:space="preserve"> SEQ Figure \* ARABIC </w:instrText>
      </w:r>
      <w:r w:rsidR="0014513D">
        <w:fldChar w:fldCharType="separate"/>
      </w:r>
      <w:r w:rsidR="00C951E0">
        <w:rPr>
          <w:noProof/>
        </w:rPr>
        <w:t>43</w:t>
      </w:r>
      <w:r w:rsidR="0014513D">
        <w:rPr>
          <w:noProof/>
        </w:rPr>
        <w:fldChar w:fldCharType="end"/>
      </w:r>
      <w:r>
        <w:t xml:space="preserve">: </w:t>
      </w:r>
      <w:r w:rsidR="009C37AC">
        <w:t>Amended Gantt chart</w:t>
      </w:r>
      <w:bookmarkEnd w:id="544"/>
      <w:r w:rsidR="006F706D">
        <w:t xml:space="preserve"> (Blue is original </w:t>
      </w:r>
      <w:proofErr w:type="gramStart"/>
      <w:r w:rsidR="006F706D">
        <w:t>plan,</w:t>
      </w:r>
      <w:proofErr w:type="gramEnd"/>
      <w:r w:rsidR="006F706D">
        <w:t xml:space="preserve"> Orange is what actually happened</w:t>
      </w:r>
      <w:bookmarkEnd w:id="545"/>
    </w:p>
    <w:p w14:paraId="69B04C58" w14:textId="347061B4" w:rsidR="00536DA2" w:rsidRDefault="009B697E" w:rsidP="009B697E">
      <w:pPr>
        <w:pStyle w:val="Heading2"/>
      </w:pPr>
      <w:bookmarkStart w:id="546" w:name="_Toc35939845"/>
      <w:r>
        <w:lastRenderedPageBreak/>
        <w:t>6.3. Future Work</w:t>
      </w:r>
      <w:bookmarkEnd w:id="546"/>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098C999"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 xml:space="preserve">Improvements in the way that the device is attached to the user could be considered </w:t>
      </w:r>
      <w:r w:rsidR="004D69A8">
        <w:t>as part of</w:t>
      </w:r>
      <w:r w:rsidR="009707E0">
        <w:t xml:space="preserve"> the future work of this project. On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60CC12E6"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 warnings to the user as well as audio warnings.</w:t>
      </w:r>
      <w:r w:rsidR="008702AC">
        <w:t xml:space="preserve"> This combination of audio and haptic warning</w:t>
      </w:r>
      <w:r w:rsidR="003E6103">
        <w:t>s</w:t>
      </w:r>
      <w:r w:rsidR="008702AC">
        <w:t xml:space="preserve"> would open this project to not only visually impaired or blind people, but also visually impaired users who are also hard of hearing. </w:t>
      </w:r>
    </w:p>
    <w:p w14:paraId="4BAAD6CA" w14:textId="0A035422" w:rsidR="007618F2" w:rsidRDefault="007618F2" w:rsidP="00C62F8F"/>
    <w:p w14:paraId="6D1E59F9" w14:textId="1A35A25A" w:rsidR="00204344" w:rsidRDefault="00204344" w:rsidP="008702AC"/>
    <w:p w14:paraId="16A205FA" w14:textId="77777777" w:rsidR="003E6103" w:rsidRDefault="003E6103" w:rsidP="008702AC"/>
    <w:p w14:paraId="28C84D97" w14:textId="33B3514D" w:rsidR="00C64911" w:rsidRDefault="00C64911" w:rsidP="008702AC">
      <w:pPr>
        <w:rPr>
          <w:highlight w:val="yellow"/>
        </w:rPr>
      </w:pPr>
    </w:p>
    <w:p w14:paraId="0142C906" w14:textId="77777777" w:rsidR="00453CF8" w:rsidRPr="008702AC" w:rsidRDefault="00453CF8" w:rsidP="008702AC">
      <w:pPr>
        <w:rPr>
          <w:highlight w:val="yellow"/>
        </w:rPr>
      </w:pPr>
    </w:p>
    <w:p w14:paraId="79C355FF" w14:textId="61DF163A" w:rsidR="0091011C" w:rsidRDefault="0091011C" w:rsidP="0091011C">
      <w:pPr>
        <w:pStyle w:val="Heading1"/>
      </w:pPr>
      <w:bookmarkStart w:id="547" w:name="_Toc35939846"/>
      <w:r>
        <w:lastRenderedPageBreak/>
        <w:t>7. Conclusion</w:t>
      </w:r>
      <w:bookmarkEnd w:id="547"/>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6FE1473D"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w:t>
      </w:r>
      <w:r w:rsidR="005D1A05">
        <w:t>ment</w:t>
      </w:r>
      <w:r>
        <w:t xml:space="preserve">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w:t>
      </w:r>
      <w:r w:rsidR="001734C7">
        <w:t>,</w:t>
      </w:r>
      <w:r w:rsidR="00025195">
        <w:t xml:space="preserve">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565493C2" w:rsidR="0064403E" w:rsidRPr="008B6072" w:rsidRDefault="00025195" w:rsidP="008B6072">
      <w:pPr>
        <w:spacing w:line="360" w:lineRule="auto"/>
      </w:pPr>
      <w:r>
        <w:t xml:space="preserve">This project </w:t>
      </w:r>
      <w:r w:rsidR="008B6072">
        <w:t>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w:t>
      </w:r>
      <w:r w:rsidR="00F20CAB">
        <w:t xml:space="preserve"> a</w:t>
      </w:r>
      <w:r w:rsidR="008B6072">
        <w:t xml:space="preserve"> more rounded navigation possibili</w:t>
      </w:r>
      <w:r w:rsidR="00286302">
        <w:t>ty</w:t>
      </w:r>
      <w:r w:rsidR="008B6072">
        <w:t xml:space="preserve"> for the visually impaired or blind. </w:t>
      </w:r>
    </w:p>
    <w:p w14:paraId="193B3246" w14:textId="4D5FE880" w:rsidR="00171A47" w:rsidRDefault="00171A47" w:rsidP="00171A47">
      <w:pPr>
        <w:spacing w:before="240"/>
        <w:rPr>
          <w:highlight w:val="yellow"/>
        </w:rPr>
      </w:pPr>
    </w:p>
    <w:p w14:paraId="47F89AC8" w14:textId="7C35ADCC"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w:t>
      </w:r>
      <w:r w:rsidR="00D00C99">
        <w:t>hinder</w:t>
      </w:r>
      <w:r w:rsidR="002D49A3">
        <w:t xml:space="preserve"> the final developed project, there was a possibility of critical features or testing not being carried out as a result of this.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02F5C12D"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w:t>
      </w:r>
      <w:r w:rsidR="00F96C7F">
        <w:t>s</w:t>
      </w:r>
      <w:r w:rsidR="002E4B51">
        <w:t xml:space="preserve">, like users, and the ability to adapt to plans </w:t>
      </w:r>
      <w:proofErr w:type="gramStart"/>
      <w:r w:rsidR="002E4B51">
        <w:t>chang</w:t>
      </w:r>
      <w:r w:rsidR="00C30458">
        <w:t>ing</w:t>
      </w:r>
      <w:proofErr w:type="gramEnd"/>
      <w:r w:rsidR="002E4B51">
        <w:t>.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8" w:name="_Toc35939847"/>
      <w:r>
        <w:lastRenderedPageBreak/>
        <w:t>Bibliography</w:t>
      </w:r>
      <w:bookmarkEnd w:id="548"/>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70"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1"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2"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3"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4"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5"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6"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7"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8"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9"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80"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1"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2"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3"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4"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5"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6"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7"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8"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9"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90"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9" w:name="_Toc35939848"/>
      <w:bookmarkStart w:id="550" w:name="_Ref36903396"/>
      <w:r>
        <w:lastRenderedPageBreak/>
        <w:t>Appendix</w:t>
      </w:r>
      <w:bookmarkEnd w:id="549"/>
      <w:bookmarkEnd w:id="550"/>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51" w:name="_Toc35099885"/>
      <w:bookmarkStart w:id="552" w:name="_Toc35170089"/>
      <w:bookmarkStart w:id="553" w:name="_Toc35521295"/>
      <w:bookmarkStart w:id="554" w:name="_Toc35609622"/>
      <w:bookmarkStart w:id="555" w:name="_Toc35871764"/>
      <w:bookmarkStart w:id="556" w:name="_Toc35939849"/>
      <w:r>
        <w:rPr>
          <w:rStyle w:val="IntenseEmphasis"/>
          <w:rFonts w:asciiTheme="minorHAnsi" w:eastAsiaTheme="minorEastAsia" w:hAnsiTheme="minorHAnsi" w:cstheme="minorBidi"/>
          <w:spacing w:val="15"/>
          <w:sz w:val="22"/>
          <w:szCs w:val="22"/>
        </w:rPr>
        <w:t>User Evaluation Questionnaire 1</w:t>
      </w:r>
      <w:bookmarkEnd w:id="551"/>
      <w:bookmarkEnd w:id="552"/>
      <w:bookmarkEnd w:id="553"/>
      <w:bookmarkEnd w:id="554"/>
      <w:bookmarkEnd w:id="555"/>
      <w:bookmarkEnd w:id="556"/>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7" w:name="_Toc35099888"/>
      <w:bookmarkStart w:id="558" w:name="_Toc35170092"/>
      <w:bookmarkStart w:id="559" w:name="_Toc35521296"/>
      <w:bookmarkStart w:id="560" w:name="_Toc35609623"/>
      <w:bookmarkStart w:id="561" w:name="_Toc35871765"/>
      <w:bookmarkStart w:id="562" w:name="_Toc35939850"/>
      <w:r>
        <w:rPr>
          <w:rStyle w:val="IntenseEmphasis"/>
          <w:rFonts w:asciiTheme="minorHAnsi" w:eastAsiaTheme="minorEastAsia" w:hAnsiTheme="minorHAnsi" w:cstheme="minorBidi"/>
          <w:spacing w:val="15"/>
          <w:sz w:val="22"/>
          <w:szCs w:val="22"/>
        </w:rPr>
        <w:lastRenderedPageBreak/>
        <w:t>User Evaluation Questionnaire 2</w:t>
      </w:r>
      <w:bookmarkEnd w:id="557"/>
      <w:bookmarkEnd w:id="558"/>
      <w:bookmarkEnd w:id="559"/>
      <w:bookmarkEnd w:id="560"/>
      <w:bookmarkEnd w:id="561"/>
      <w:bookmarkEnd w:id="562"/>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3" w:name="_Toc35099889"/>
      <w:bookmarkStart w:id="564" w:name="_Toc35170093"/>
      <w:bookmarkStart w:id="565" w:name="_Toc35521297"/>
      <w:bookmarkStart w:id="566" w:name="_Toc35609624"/>
      <w:bookmarkStart w:id="567" w:name="_Toc35871766"/>
      <w:bookmarkStart w:id="568" w:name="_Toc35939851"/>
      <w:r>
        <w:rPr>
          <w:rStyle w:val="IntenseEmphasis"/>
          <w:rFonts w:asciiTheme="minorHAnsi" w:eastAsiaTheme="minorEastAsia" w:hAnsiTheme="minorHAnsi" w:cstheme="minorBidi"/>
          <w:spacing w:val="15"/>
          <w:sz w:val="22"/>
          <w:szCs w:val="22"/>
        </w:rPr>
        <w:lastRenderedPageBreak/>
        <w:t>User Evaluation Questionnaire 3</w:t>
      </w:r>
      <w:bookmarkEnd w:id="563"/>
      <w:bookmarkEnd w:id="564"/>
      <w:bookmarkEnd w:id="565"/>
      <w:bookmarkEnd w:id="566"/>
      <w:bookmarkEnd w:id="567"/>
      <w:bookmarkEnd w:id="568"/>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9" w:name="_Toc35521298"/>
      <w:bookmarkStart w:id="570" w:name="_Toc35609625"/>
      <w:bookmarkStart w:id="571" w:name="_Toc35871767"/>
      <w:bookmarkStart w:id="572" w:name="_Toc35939852"/>
      <w:r>
        <w:rPr>
          <w:rStyle w:val="IntenseEmphasis"/>
          <w:rFonts w:asciiTheme="minorHAnsi" w:eastAsiaTheme="minorEastAsia" w:hAnsiTheme="minorHAnsi" w:cstheme="minorBidi"/>
          <w:spacing w:val="15"/>
          <w:sz w:val="22"/>
          <w:szCs w:val="22"/>
        </w:rPr>
        <w:lastRenderedPageBreak/>
        <w:t>User Evaluation Questionnaire 4</w:t>
      </w:r>
      <w:bookmarkEnd w:id="569"/>
      <w:bookmarkEnd w:id="570"/>
      <w:bookmarkEnd w:id="571"/>
      <w:bookmarkEnd w:id="572"/>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3" w:name="_Toc35521299"/>
      <w:bookmarkStart w:id="574" w:name="_Toc35609626"/>
      <w:bookmarkStart w:id="575" w:name="_Toc35871768"/>
      <w:bookmarkStart w:id="576" w:name="_Toc35939853"/>
      <w:r>
        <w:rPr>
          <w:rStyle w:val="IntenseEmphasis"/>
          <w:rFonts w:asciiTheme="minorHAnsi" w:eastAsiaTheme="minorEastAsia" w:hAnsiTheme="minorHAnsi" w:cstheme="minorBidi"/>
          <w:spacing w:val="15"/>
          <w:sz w:val="22"/>
          <w:szCs w:val="22"/>
        </w:rPr>
        <w:lastRenderedPageBreak/>
        <w:t>User Evaluation Questionnaire 5</w:t>
      </w:r>
      <w:bookmarkEnd w:id="573"/>
      <w:bookmarkEnd w:id="574"/>
      <w:bookmarkEnd w:id="575"/>
      <w:bookmarkEnd w:id="576"/>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7" w:name="_Toc35521300"/>
      <w:bookmarkStart w:id="578" w:name="_Toc35609627"/>
      <w:bookmarkStart w:id="579" w:name="_Toc35871769"/>
      <w:bookmarkStart w:id="580" w:name="_Toc35939854"/>
      <w:r>
        <w:rPr>
          <w:rStyle w:val="IntenseEmphasis"/>
          <w:rFonts w:asciiTheme="minorHAnsi" w:eastAsiaTheme="minorEastAsia" w:hAnsiTheme="minorHAnsi" w:cstheme="minorBidi"/>
          <w:spacing w:val="15"/>
          <w:sz w:val="22"/>
          <w:szCs w:val="22"/>
        </w:rPr>
        <w:lastRenderedPageBreak/>
        <w:t>User Evaluation Questionnaire 6</w:t>
      </w:r>
      <w:bookmarkEnd w:id="577"/>
      <w:bookmarkEnd w:id="578"/>
      <w:bookmarkEnd w:id="579"/>
      <w:bookmarkEnd w:id="580"/>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9D4A8" w14:textId="77777777" w:rsidR="0014513D" w:rsidRDefault="0014513D">
      <w:pPr>
        <w:spacing w:after="0" w:line="240" w:lineRule="auto"/>
      </w:pPr>
      <w:r>
        <w:separator/>
      </w:r>
    </w:p>
  </w:endnote>
  <w:endnote w:type="continuationSeparator" w:id="0">
    <w:p w14:paraId="51FC1ED4" w14:textId="77777777" w:rsidR="0014513D" w:rsidRDefault="00145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AD6750" w:rsidRDefault="00AD67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AD6750" w:rsidRDefault="00AD6750">
    <w:pPr>
      <w:pStyle w:val="Footer"/>
      <w:ind w:right="360"/>
      <w:jc w:val="right"/>
      <w:rPr>
        <w:rStyle w:val="PageNumber"/>
      </w:rPr>
    </w:pPr>
  </w:p>
  <w:p w14:paraId="5AC18905" w14:textId="77777777" w:rsidR="00AD6750" w:rsidRDefault="00AD675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2A513" w14:textId="77777777" w:rsidR="0014513D" w:rsidRDefault="0014513D">
      <w:pPr>
        <w:spacing w:after="0" w:line="240" w:lineRule="auto"/>
      </w:pPr>
      <w:r>
        <w:separator/>
      </w:r>
    </w:p>
  </w:footnote>
  <w:footnote w:type="continuationSeparator" w:id="0">
    <w:p w14:paraId="117FDF0A" w14:textId="77777777" w:rsidR="0014513D" w:rsidRDefault="00145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BD1"/>
    <w:rsid w:val="00001FF1"/>
    <w:rsid w:val="00003880"/>
    <w:rsid w:val="00004D7F"/>
    <w:rsid w:val="00006A6B"/>
    <w:rsid w:val="0000714A"/>
    <w:rsid w:val="000118B6"/>
    <w:rsid w:val="000124E5"/>
    <w:rsid w:val="00012557"/>
    <w:rsid w:val="00012BF9"/>
    <w:rsid w:val="00013062"/>
    <w:rsid w:val="0001310C"/>
    <w:rsid w:val="000156DA"/>
    <w:rsid w:val="00015FE0"/>
    <w:rsid w:val="000162E1"/>
    <w:rsid w:val="0001645B"/>
    <w:rsid w:val="00016D4C"/>
    <w:rsid w:val="000172BA"/>
    <w:rsid w:val="00020113"/>
    <w:rsid w:val="00021C39"/>
    <w:rsid w:val="0002206B"/>
    <w:rsid w:val="000234F2"/>
    <w:rsid w:val="00025195"/>
    <w:rsid w:val="00030818"/>
    <w:rsid w:val="00033814"/>
    <w:rsid w:val="00033E80"/>
    <w:rsid w:val="00034B9C"/>
    <w:rsid w:val="00036440"/>
    <w:rsid w:val="00036A68"/>
    <w:rsid w:val="00036F08"/>
    <w:rsid w:val="00040E93"/>
    <w:rsid w:val="000419AB"/>
    <w:rsid w:val="000433F5"/>
    <w:rsid w:val="00043BC1"/>
    <w:rsid w:val="00043D62"/>
    <w:rsid w:val="00044A97"/>
    <w:rsid w:val="00046948"/>
    <w:rsid w:val="00047019"/>
    <w:rsid w:val="00047CF1"/>
    <w:rsid w:val="00050524"/>
    <w:rsid w:val="00051088"/>
    <w:rsid w:val="0005278E"/>
    <w:rsid w:val="00052C0B"/>
    <w:rsid w:val="000532C0"/>
    <w:rsid w:val="00053C15"/>
    <w:rsid w:val="000558B6"/>
    <w:rsid w:val="000566F8"/>
    <w:rsid w:val="000576D0"/>
    <w:rsid w:val="000602FC"/>
    <w:rsid w:val="000634AA"/>
    <w:rsid w:val="0006611C"/>
    <w:rsid w:val="0006613A"/>
    <w:rsid w:val="0006689B"/>
    <w:rsid w:val="00070123"/>
    <w:rsid w:val="00070F0A"/>
    <w:rsid w:val="00074E4E"/>
    <w:rsid w:val="00075626"/>
    <w:rsid w:val="00076B46"/>
    <w:rsid w:val="0008091E"/>
    <w:rsid w:val="0008180A"/>
    <w:rsid w:val="0008327D"/>
    <w:rsid w:val="00083A45"/>
    <w:rsid w:val="00083D84"/>
    <w:rsid w:val="00083DEF"/>
    <w:rsid w:val="000845A0"/>
    <w:rsid w:val="00086D45"/>
    <w:rsid w:val="000919A0"/>
    <w:rsid w:val="000919AF"/>
    <w:rsid w:val="000945DA"/>
    <w:rsid w:val="00095A4D"/>
    <w:rsid w:val="000A0207"/>
    <w:rsid w:val="000A19F1"/>
    <w:rsid w:val="000A3204"/>
    <w:rsid w:val="000A4CEF"/>
    <w:rsid w:val="000A6FA9"/>
    <w:rsid w:val="000B0B6E"/>
    <w:rsid w:val="000B0ECD"/>
    <w:rsid w:val="000B2039"/>
    <w:rsid w:val="000B4CAD"/>
    <w:rsid w:val="000B5752"/>
    <w:rsid w:val="000B7A76"/>
    <w:rsid w:val="000B7AB7"/>
    <w:rsid w:val="000C03D0"/>
    <w:rsid w:val="000C0410"/>
    <w:rsid w:val="000C05FF"/>
    <w:rsid w:val="000C1FF5"/>
    <w:rsid w:val="000C34F5"/>
    <w:rsid w:val="000C4B01"/>
    <w:rsid w:val="000C5040"/>
    <w:rsid w:val="000C5827"/>
    <w:rsid w:val="000C6523"/>
    <w:rsid w:val="000C67B5"/>
    <w:rsid w:val="000C7041"/>
    <w:rsid w:val="000C7DA1"/>
    <w:rsid w:val="000D1D97"/>
    <w:rsid w:val="000D290F"/>
    <w:rsid w:val="000D3621"/>
    <w:rsid w:val="000D424C"/>
    <w:rsid w:val="000D4682"/>
    <w:rsid w:val="000D5070"/>
    <w:rsid w:val="000D6B8C"/>
    <w:rsid w:val="000D70CB"/>
    <w:rsid w:val="000D7606"/>
    <w:rsid w:val="000E0508"/>
    <w:rsid w:val="000E07D4"/>
    <w:rsid w:val="000E2AE6"/>
    <w:rsid w:val="000E3670"/>
    <w:rsid w:val="000E51DD"/>
    <w:rsid w:val="000F26DA"/>
    <w:rsid w:val="000F30A8"/>
    <w:rsid w:val="000F3948"/>
    <w:rsid w:val="000F7A0D"/>
    <w:rsid w:val="00102F0E"/>
    <w:rsid w:val="001031D7"/>
    <w:rsid w:val="00103CD0"/>
    <w:rsid w:val="00104081"/>
    <w:rsid w:val="00104134"/>
    <w:rsid w:val="00106639"/>
    <w:rsid w:val="00110427"/>
    <w:rsid w:val="00112B2D"/>
    <w:rsid w:val="00113AF7"/>
    <w:rsid w:val="00114214"/>
    <w:rsid w:val="00114A9B"/>
    <w:rsid w:val="001204D2"/>
    <w:rsid w:val="0012455D"/>
    <w:rsid w:val="001257FC"/>
    <w:rsid w:val="00125C45"/>
    <w:rsid w:val="00126D1B"/>
    <w:rsid w:val="001304EB"/>
    <w:rsid w:val="00131F89"/>
    <w:rsid w:val="00132639"/>
    <w:rsid w:val="00134F8E"/>
    <w:rsid w:val="00136DD7"/>
    <w:rsid w:val="00140F83"/>
    <w:rsid w:val="00141E43"/>
    <w:rsid w:val="0014218C"/>
    <w:rsid w:val="001426F2"/>
    <w:rsid w:val="0014513D"/>
    <w:rsid w:val="00146A99"/>
    <w:rsid w:val="00151300"/>
    <w:rsid w:val="0015255C"/>
    <w:rsid w:val="00153538"/>
    <w:rsid w:val="001537B8"/>
    <w:rsid w:val="00153F1A"/>
    <w:rsid w:val="00154486"/>
    <w:rsid w:val="00154791"/>
    <w:rsid w:val="0016343D"/>
    <w:rsid w:val="001644DA"/>
    <w:rsid w:val="00164765"/>
    <w:rsid w:val="0016483F"/>
    <w:rsid w:val="00165034"/>
    <w:rsid w:val="00166A03"/>
    <w:rsid w:val="00166F25"/>
    <w:rsid w:val="001677ED"/>
    <w:rsid w:val="00167D5F"/>
    <w:rsid w:val="0017062D"/>
    <w:rsid w:val="00171A47"/>
    <w:rsid w:val="001734C7"/>
    <w:rsid w:val="001743A7"/>
    <w:rsid w:val="00175683"/>
    <w:rsid w:val="00177341"/>
    <w:rsid w:val="00180DDC"/>
    <w:rsid w:val="00183185"/>
    <w:rsid w:val="00183C05"/>
    <w:rsid w:val="00185D0B"/>
    <w:rsid w:val="001870F2"/>
    <w:rsid w:val="0019583D"/>
    <w:rsid w:val="00195D93"/>
    <w:rsid w:val="00196222"/>
    <w:rsid w:val="001968CF"/>
    <w:rsid w:val="001A11DA"/>
    <w:rsid w:val="001A1B36"/>
    <w:rsid w:val="001A200F"/>
    <w:rsid w:val="001A43C9"/>
    <w:rsid w:val="001A5D42"/>
    <w:rsid w:val="001A63C7"/>
    <w:rsid w:val="001A6C01"/>
    <w:rsid w:val="001A733D"/>
    <w:rsid w:val="001A7E52"/>
    <w:rsid w:val="001B02DD"/>
    <w:rsid w:val="001B0310"/>
    <w:rsid w:val="001B1260"/>
    <w:rsid w:val="001B185B"/>
    <w:rsid w:val="001B1A3A"/>
    <w:rsid w:val="001B73DD"/>
    <w:rsid w:val="001C0778"/>
    <w:rsid w:val="001C3327"/>
    <w:rsid w:val="001C3AA2"/>
    <w:rsid w:val="001C4D36"/>
    <w:rsid w:val="001C54B6"/>
    <w:rsid w:val="001C66CE"/>
    <w:rsid w:val="001D0B85"/>
    <w:rsid w:val="001D24F0"/>
    <w:rsid w:val="001D343E"/>
    <w:rsid w:val="001D6F38"/>
    <w:rsid w:val="001E0EFA"/>
    <w:rsid w:val="001E1A04"/>
    <w:rsid w:val="001E378B"/>
    <w:rsid w:val="001E4EEA"/>
    <w:rsid w:val="001E519C"/>
    <w:rsid w:val="001E5F97"/>
    <w:rsid w:val="001E67F7"/>
    <w:rsid w:val="001E7076"/>
    <w:rsid w:val="001F1D12"/>
    <w:rsid w:val="001F3A1E"/>
    <w:rsid w:val="001F3F6A"/>
    <w:rsid w:val="001F70AA"/>
    <w:rsid w:val="001F72F9"/>
    <w:rsid w:val="00200FFD"/>
    <w:rsid w:val="00201123"/>
    <w:rsid w:val="00201D2C"/>
    <w:rsid w:val="00201E30"/>
    <w:rsid w:val="00202125"/>
    <w:rsid w:val="00204344"/>
    <w:rsid w:val="0020492B"/>
    <w:rsid w:val="00204C3D"/>
    <w:rsid w:val="00204E8B"/>
    <w:rsid w:val="002057C9"/>
    <w:rsid w:val="00207C17"/>
    <w:rsid w:val="00211316"/>
    <w:rsid w:val="0021447D"/>
    <w:rsid w:val="002167A4"/>
    <w:rsid w:val="00217477"/>
    <w:rsid w:val="002178CA"/>
    <w:rsid w:val="00217C1C"/>
    <w:rsid w:val="002203A2"/>
    <w:rsid w:val="00222098"/>
    <w:rsid w:val="0022286C"/>
    <w:rsid w:val="00225A2A"/>
    <w:rsid w:val="002303EE"/>
    <w:rsid w:val="002308C0"/>
    <w:rsid w:val="00231A46"/>
    <w:rsid w:val="002320B7"/>
    <w:rsid w:val="002339DE"/>
    <w:rsid w:val="0023497F"/>
    <w:rsid w:val="00235EAC"/>
    <w:rsid w:val="00240360"/>
    <w:rsid w:val="0024268B"/>
    <w:rsid w:val="002430AE"/>
    <w:rsid w:val="0024317D"/>
    <w:rsid w:val="002456A6"/>
    <w:rsid w:val="002478CC"/>
    <w:rsid w:val="00250F93"/>
    <w:rsid w:val="002518E5"/>
    <w:rsid w:val="0025198C"/>
    <w:rsid w:val="0025258D"/>
    <w:rsid w:val="00252668"/>
    <w:rsid w:val="00254A9E"/>
    <w:rsid w:val="002553D5"/>
    <w:rsid w:val="00255983"/>
    <w:rsid w:val="002562F7"/>
    <w:rsid w:val="00260B63"/>
    <w:rsid w:val="00261A7F"/>
    <w:rsid w:val="002636E3"/>
    <w:rsid w:val="002671A1"/>
    <w:rsid w:val="00267BD1"/>
    <w:rsid w:val="00271802"/>
    <w:rsid w:val="00272AED"/>
    <w:rsid w:val="002737E4"/>
    <w:rsid w:val="0027393C"/>
    <w:rsid w:val="00274C6C"/>
    <w:rsid w:val="00277978"/>
    <w:rsid w:val="00280A06"/>
    <w:rsid w:val="00280C82"/>
    <w:rsid w:val="00282E57"/>
    <w:rsid w:val="0028450E"/>
    <w:rsid w:val="0028493B"/>
    <w:rsid w:val="00284C98"/>
    <w:rsid w:val="00286302"/>
    <w:rsid w:val="0029034E"/>
    <w:rsid w:val="002939E0"/>
    <w:rsid w:val="0029785C"/>
    <w:rsid w:val="002A0F5D"/>
    <w:rsid w:val="002A1B57"/>
    <w:rsid w:val="002A1FFD"/>
    <w:rsid w:val="002A2992"/>
    <w:rsid w:val="002A3FA6"/>
    <w:rsid w:val="002A7351"/>
    <w:rsid w:val="002B014B"/>
    <w:rsid w:val="002B0912"/>
    <w:rsid w:val="002B0EAF"/>
    <w:rsid w:val="002B3205"/>
    <w:rsid w:val="002B3C74"/>
    <w:rsid w:val="002B3F64"/>
    <w:rsid w:val="002B4A13"/>
    <w:rsid w:val="002B4B2D"/>
    <w:rsid w:val="002B6199"/>
    <w:rsid w:val="002B7AA4"/>
    <w:rsid w:val="002C0DA5"/>
    <w:rsid w:val="002C3663"/>
    <w:rsid w:val="002C4483"/>
    <w:rsid w:val="002C5659"/>
    <w:rsid w:val="002C5AA6"/>
    <w:rsid w:val="002D3606"/>
    <w:rsid w:val="002D37DD"/>
    <w:rsid w:val="002D49A3"/>
    <w:rsid w:val="002D75FF"/>
    <w:rsid w:val="002E28F3"/>
    <w:rsid w:val="002E336C"/>
    <w:rsid w:val="002E3E2E"/>
    <w:rsid w:val="002E487E"/>
    <w:rsid w:val="002E4B51"/>
    <w:rsid w:val="002E5CFF"/>
    <w:rsid w:val="002E6896"/>
    <w:rsid w:val="002E6CCC"/>
    <w:rsid w:val="002E7F38"/>
    <w:rsid w:val="002F06BB"/>
    <w:rsid w:val="002F11BD"/>
    <w:rsid w:val="002F31C7"/>
    <w:rsid w:val="002F5374"/>
    <w:rsid w:val="0030143F"/>
    <w:rsid w:val="00306C53"/>
    <w:rsid w:val="0031037E"/>
    <w:rsid w:val="003109CE"/>
    <w:rsid w:val="003117D5"/>
    <w:rsid w:val="00313244"/>
    <w:rsid w:val="0031566B"/>
    <w:rsid w:val="003156B9"/>
    <w:rsid w:val="003176B9"/>
    <w:rsid w:val="00317F2E"/>
    <w:rsid w:val="0032282A"/>
    <w:rsid w:val="0032293D"/>
    <w:rsid w:val="00323B1E"/>
    <w:rsid w:val="003258A9"/>
    <w:rsid w:val="00325EF3"/>
    <w:rsid w:val="00327A2E"/>
    <w:rsid w:val="003313E7"/>
    <w:rsid w:val="00335554"/>
    <w:rsid w:val="003402A1"/>
    <w:rsid w:val="0034125B"/>
    <w:rsid w:val="003448B2"/>
    <w:rsid w:val="00351895"/>
    <w:rsid w:val="00351D8A"/>
    <w:rsid w:val="00352AB9"/>
    <w:rsid w:val="00352B1C"/>
    <w:rsid w:val="0035425A"/>
    <w:rsid w:val="0035501F"/>
    <w:rsid w:val="00355D7B"/>
    <w:rsid w:val="00356D34"/>
    <w:rsid w:val="00357A46"/>
    <w:rsid w:val="00357CC8"/>
    <w:rsid w:val="0036104F"/>
    <w:rsid w:val="0036123B"/>
    <w:rsid w:val="00363C62"/>
    <w:rsid w:val="00367779"/>
    <w:rsid w:val="00367D2C"/>
    <w:rsid w:val="00373048"/>
    <w:rsid w:val="00374074"/>
    <w:rsid w:val="00377D53"/>
    <w:rsid w:val="00380BCF"/>
    <w:rsid w:val="003832E4"/>
    <w:rsid w:val="003834D3"/>
    <w:rsid w:val="00386151"/>
    <w:rsid w:val="00386A9B"/>
    <w:rsid w:val="00386FF1"/>
    <w:rsid w:val="00391F28"/>
    <w:rsid w:val="003965F8"/>
    <w:rsid w:val="0039679A"/>
    <w:rsid w:val="00396A29"/>
    <w:rsid w:val="00397353"/>
    <w:rsid w:val="00397566"/>
    <w:rsid w:val="003A097B"/>
    <w:rsid w:val="003A1E9D"/>
    <w:rsid w:val="003A3D28"/>
    <w:rsid w:val="003A66C1"/>
    <w:rsid w:val="003B0376"/>
    <w:rsid w:val="003B2F27"/>
    <w:rsid w:val="003B7C6A"/>
    <w:rsid w:val="003B7E78"/>
    <w:rsid w:val="003C146F"/>
    <w:rsid w:val="003C149C"/>
    <w:rsid w:val="003C5621"/>
    <w:rsid w:val="003C6F49"/>
    <w:rsid w:val="003C7580"/>
    <w:rsid w:val="003D060A"/>
    <w:rsid w:val="003D4C7C"/>
    <w:rsid w:val="003D562A"/>
    <w:rsid w:val="003D6AB8"/>
    <w:rsid w:val="003D6FE6"/>
    <w:rsid w:val="003E3E5E"/>
    <w:rsid w:val="003E58CF"/>
    <w:rsid w:val="003E6103"/>
    <w:rsid w:val="003F01B6"/>
    <w:rsid w:val="003F0423"/>
    <w:rsid w:val="003F3F74"/>
    <w:rsid w:val="003F5E20"/>
    <w:rsid w:val="003F5EBF"/>
    <w:rsid w:val="003F6566"/>
    <w:rsid w:val="003F6A57"/>
    <w:rsid w:val="004000C4"/>
    <w:rsid w:val="0040123B"/>
    <w:rsid w:val="00404581"/>
    <w:rsid w:val="00404ACA"/>
    <w:rsid w:val="00407371"/>
    <w:rsid w:val="00407672"/>
    <w:rsid w:val="00412E39"/>
    <w:rsid w:val="004151B3"/>
    <w:rsid w:val="004154AA"/>
    <w:rsid w:val="004167F3"/>
    <w:rsid w:val="00416C10"/>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0DEE"/>
    <w:rsid w:val="0044169C"/>
    <w:rsid w:val="00443DDE"/>
    <w:rsid w:val="0044451A"/>
    <w:rsid w:val="00445C97"/>
    <w:rsid w:val="0044681A"/>
    <w:rsid w:val="0044717F"/>
    <w:rsid w:val="00452013"/>
    <w:rsid w:val="004530C2"/>
    <w:rsid w:val="004538F7"/>
    <w:rsid w:val="00453CF8"/>
    <w:rsid w:val="00454A9E"/>
    <w:rsid w:val="004563B3"/>
    <w:rsid w:val="00457413"/>
    <w:rsid w:val="0046026A"/>
    <w:rsid w:val="0046329A"/>
    <w:rsid w:val="00465D5D"/>
    <w:rsid w:val="00470D91"/>
    <w:rsid w:val="00472120"/>
    <w:rsid w:val="00476419"/>
    <w:rsid w:val="00481A8A"/>
    <w:rsid w:val="00486152"/>
    <w:rsid w:val="004863C1"/>
    <w:rsid w:val="004866C8"/>
    <w:rsid w:val="0049073E"/>
    <w:rsid w:val="00490D0D"/>
    <w:rsid w:val="00491C36"/>
    <w:rsid w:val="0049516C"/>
    <w:rsid w:val="0049659B"/>
    <w:rsid w:val="00496753"/>
    <w:rsid w:val="00497E55"/>
    <w:rsid w:val="004A0E6A"/>
    <w:rsid w:val="004A4F63"/>
    <w:rsid w:val="004A6661"/>
    <w:rsid w:val="004A67E1"/>
    <w:rsid w:val="004A6FEE"/>
    <w:rsid w:val="004B327D"/>
    <w:rsid w:val="004B38F3"/>
    <w:rsid w:val="004B3DE9"/>
    <w:rsid w:val="004B4B29"/>
    <w:rsid w:val="004B6D89"/>
    <w:rsid w:val="004B7767"/>
    <w:rsid w:val="004C0E55"/>
    <w:rsid w:val="004C262F"/>
    <w:rsid w:val="004C362C"/>
    <w:rsid w:val="004C3835"/>
    <w:rsid w:val="004C7A38"/>
    <w:rsid w:val="004D0145"/>
    <w:rsid w:val="004D0A94"/>
    <w:rsid w:val="004D2E67"/>
    <w:rsid w:val="004D4684"/>
    <w:rsid w:val="004D4B54"/>
    <w:rsid w:val="004D5037"/>
    <w:rsid w:val="004D6198"/>
    <w:rsid w:val="004D69A8"/>
    <w:rsid w:val="004D7BC2"/>
    <w:rsid w:val="004E21C3"/>
    <w:rsid w:val="004E590A"/>
    <w:rsid w:val="004E5CFE"/>
    <w:rsid w:val="004E7DCE"/>
    <w:rsid w:val="004F51F7"/>
    <w:rsid w:val="004F6853"/>
    <w:rsid w:val="0050270D"/>
    <w:rsid w:val="00503249"/>
    <w:rsid w:val="0050495D"/>
    <w:rsid w:val="005056C2"/>
    <w:rsid w:val="00505AA4"/>
    <w:rsid w:val="005061B8"/>
    <w:rsid w:val="005070DA"/>
    <w:rsid w:val="00507572"/>
    <w:rsid w:val="00507992"/>
    <w:rsid w:val="00510F65"/>
    <w:rsid w:val="00511DCD"/>
    <w:rsid w:val="00513157"/>
    <w:rsid w:val="00513A05"/>
    <w:rsid w:val="00514950"/>
    <w:rsid w:val="00515017"/>
    <w:rsid w:val="00515043"/>
    <w:rsid w:val="00515AA6"/>
    <w:rsid w:val="00515D82"/>
    <w:rsid w:val="00517B14"/>
    <w:rsid w:val="00520A27"/>
    <w:rsid w:val="00521417"/>
    <w:rsid w:val="00522F4A"/>
    <w:rsid w:val="00523A88"/>
    <w:rsid w:val="00524A76"/>
    <w:rsid w:val="00526D92"/>
    <w:rsid w:val="005300F5"/>
    <w:rsid w:val="005306B6"/>
    <w:rsid w:val="00535BF0"/>
    <w:rsid w:val="00536DA2"/>
    <w:rsid w:val="00537BC5"/>
    <w:rsid w:val="0054161E"/>
    <w:rsid w:val="005423E2"/>
    <w:rsid w:val="00542469"/>
    <w:rsid w:val="00542ED3"/>
    <w:rsid w:val="00543DF6"/>
    <w:rsid w:val="00544CEC"/>
    <w:rsid w:val="00545853"/>
    <w:rsid w:val="00545E33"/>
    <w:rsid w:val="00546D17"/>
    <w:rsid w:val="00547393"/>
    <w:rsid w:val="00547621"/>
    <w:rsid w:val="005524B5"/>
    <w:rsid w:val="00553F53"/>
    <w:rsid w:val="00554961"/>
    <w:rsid w:val="00554A74"/>
    <w:rsid w:val="0055539D"/>
    <w:rsid w:val="0056068A"/>
    <w:rsid w:val="00560F52"/>
    <w:rsid w:val="0056171D"/>
    <w:rsid w:val="00561EF4"/>
    <w:rsid w:val="00562B76"/>
    <w:rsid w:val="00564669"/>
    <w:rsid w:val="0056531D"/>
    <w:rsid w:val="00566539"/>
    <w:rsid w:val="00566842"/>
    <w:rsid w:val="00573FCF"/>
    <w:rsid w:val="005761B6"/>
    <w:rsid w:val="005772CD"/>
    <w:rsid w:val="005828B1"/>
    <w:rsid w:val="00585205"/>
    <w:rsid w:val="005856BD"/>
    <w:rsid w:val="00585D55"/>
    <w:rsid w:val="00590617"/>
    <w:rsid w:val="0059070F"/>
    <w:rsid w:val="00590C81"/>
    <w:rsid w:val="005920EF"/>
    <w:rsid w:val="005934B5"/>
    <w:rsid w:val="0059593F"/>
    <w:rsid w:val="00595F38"/>
    <w:rsid w:val="00596638"/>
    <w:rsid w:val="005A27FB"/>
    <w:rsid w:val="005A2BE6"/>
    <w:rsid w:val="005A3096"/>
    <w:rsid w:val="005B0A69"/>
    <w:rsid w:val="005B0F19"/>
    <w:rsid w:val="005B1E0C"/>
    <w:rsid w:val="005B5AB2"/>
    <w:rsid w:val="005B5BCA"/>
    <w:rsid w:val="005B637D"/>
    <w:rsid w:val="005C058F"/>
    <w:rsid w:val="005C0838"/>
    <w:rsid w:val="005C3970"/>
    <w:rsid w:val="005C4478"/>
    <w:rsid w:val="005C5009"/>
    <w:rsid w:val="005C5A1B"/>
    <w:rsid w:val="005C5E8A"/>
    <w:rsid w:val="005C73FF"/>
    <w:rsid w:val="005D0839"/>
    <w:rsid w:val="005D1795"/>
    <w:rsid w:val="005D1A05"/>
    <w:rsid w:val="005D23EB"/>
    <w:rsid w:val="005D2DAE"/>
    <w:rsid w:val="005D3383"/>
    <w:rsid w:val="005D3B2D"/>
    <w:rsid w:val="005D4290"/>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9B2"/>
    <w:rsid w:val="005F3C3C"/>
    <w:rsid w:val="005F45ED"/>
    <w:rsid w:val="005F76B3"/>
    <w:rsid w:val="0060160B"/>
    <w:rsid w:val="0060516C"/>
    <w:rsid w:val="00607439"/>
    <w:rsid w:val="006102AA"/>
    <w:rsid w:val="0061082F"/>
    <w:rsid w:val="00610FDE"/>
    <w:rsid w:val="00611812"/>
    <w:rsid w:val="00612C9A"/>
    <w:rsid w:val="00613BE1"/>
    <w:rsid w:val="00614FCE"/>
    <w:rsid w:val="006156E2"/>
    <w:rsid w:val="00615AED"/>
    <w:rsid w:val="00616DA7"/>
    <w:rsid w:val="00617B30"/>
    <w:rsid w:val="00620783"/>
    <w:rsid w:val="00621226"/>
    <w:rsid w:val="00621A89"/>
    <w:rsid w:val="00623FA9"/>
    <w:rsid w:val="00624512"/>
    <w:rsid w:val="006251AF"/>
    <w:rsid w:val="00625D9F"/>
    <w:rsid w:val="00626AD5"/>
    <w:rsid w:val="00627A24"/>
    <w:rsid w:val="00627C67"/>
    <w:rsid w:val="006306B4"/>
    <w:rsid w:val="00634551"/>
    <w:rsid w:val="006358CC"/>
    <w:rsid w:val="00636B1A"/>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A23"/>
    <w:rsid w:val="00667FFE"/>
    <w:rsid w:val="00671798"/>
    <w:rsid w:val="00672DE5"/>
    <w:rsid w:val="0067348E"/>
    <w:rsid w:val="00673F98"/>
    <w:rsid w:val="00675293"/>
    <w:rsid w:val="006755F6"/>
    <w:rsid w:val="00675F47"/>
    <w:rsid w:val="0067753D"/>
    <w:rsid w:val="006812C9"/>
    <w:rsid w:val="00690D54"/>
    <w:rsid w:val="006936EC"/>
    <w:rsid w:val="0069390A"/>
    <w:rsid w:val="00696F2C"/>
    <w:rsid w:val="006A0E4C"/>
    <w:rsid w:val="006A1F93"/>
    <w:rsid w:val="006A22AE"/>
    <w:rsid w:val="006A3837"/>
    <w:rsid w:val="006A46F2"/>
    <w:rsid w:val="006A5AD2"/>
    <w:rsid w:val="006A5E15"/>
    <w:rsid w:val="006A63A7"/>
    <w:rsid w:val="006A6468"/>
    <w:rsid w:val="006B0513"/>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0C2C"/>
    <w:rsid w:val="006D1D4E"/>
    <w:rsid w:val="006D3A78"/>
    <w:rsid w:val="006D6E7E"/>
    <w:rsid w:val="006D702B"/>
    <w:rsid w:val="006D7F1C"/>
    <w:rsid w:val="006E0290"/>
    <w:rsid w:val="006E0DFD"/>
    <w:rsid w:val="006E1809"/>
    <w:rsid w:val="006E2F4C"/>
    <w:rsid w:val="006E44A8"/>
    <w:rsid w:val="006E5217"/>
    <w:rsid w:val="006E7123"/>
    <w:rsid w:val="006E7DC4"/>
    <w:rsid w:val="006F068A"/>
    <w:rsid w:val="006F30ED"/>
    <w:rsid w:val="006F488F"/>
    <w:rsid w:val="006F706D"/>
    <w:rsid w:val="00702234"/>
    <w:rsid w:val="00704014"/>
    <w:rsid w:val="007045C9"/>
    <w:rsid w:val="00705ECE"/>
    <w:rsid w:val="007064E1"/>
    <w:rsid w:val="007069FA"/>
    <w:rsid w:val="0070792A"/>
    <w:rsid w:val="007115A9"/>
    <w:rsid w:val="0071189C"/>
    <w:rsid w:val="007129BF"/>
    <w:rsid w:val="00713E68"/>
    <w:rsid w:val="00713F7F"/>
    <w:rsid w:val="00715000"/>
    <w:rsid w:val="007154CC"/>
    <w:rsid w:val="0071691E"/>
    <w:rsid w:val="00721EF9"/>
    <w:rsid w:val="00724C54"/>
    <w:rsid w:val="00725B7D"/>
    <w:rsid w:val="0073269B"/>
    <w:rsid w:val="007336A5"/>
    <w:rsid w:val="00733FC6"/>
    <w:rsid w:val="00734184"/>
    <w:rsid w:val="00736941"/>
    <w:rsid w:val="00736CC4"/>
    <w:rsid w:val="00740AEA"/>
    <w:rsid w:val="007426FE"/>
    <w:rsid w:val="00742EB6"/>
    <w:rsid w:val="00744345"/>
    <w:rsid w:val="00745939"/>
    <w:rsid w:val="00745E38"/>
    <w:rsid w:val="007462D8"/>
    <w:rsid w:val="007477DB"/>
    <w:rsid w:val="00751BD2"/>
    <w:rsid w:val="007546F3"/>
    <w:rsid w:val="007555E5"/>
    <w:rsid w:val="00755EB9"/>
    <w:rsid w:val="00760FA8"/>
    <w:rsid w:val="00761814"/>
    <w:rsid w:val="007618F2"/>
    <w:rsid w:val="0076318E"/>
    <w:rsid w:val="00764F94"/>
    <w:rsid w:val="007655BA"/>
    <w:rsid w:val="00771014"/>
    <w:rsid w:val="00771E99"/>
    <w:rsid w:val="0077274E"/>
    <w:rsid w:val="00774EB2"/>
    <w:rsid w:val="00775545"/>
    <w:rsid w:val="00776943"/>
    <w:rsid w:val="00777180"/>
    <w:rsid w:val="007819BF"/>
    <w:rsid w:val="00781D53"/>
    <w:rsid w:val="00782559"/>
    <w:rsid w:val="00785039"/>
    <w:rsid w:val="00786CF9"/>
    <w:rsid w:val="00787664"/>
    <w:rsid w:val="0079038B"/>
    <w:rsid w:val="0079463A"/>
    <w:rsid w:val="00794A97"/>
    <w:rsid w:val="00794F35"/>
    <w:rsid w:val="00795895"/>
    <w:rsid w:val="00796FAA"/>
    <w:rsid w:val="00797358"/>
    <w:rsid w:val="0079775A"/>
    <w:rsid w:val="00797F47"/>
    <w:rsid w:val="007A04E3"/>
    <w:rsid w:val="007A1F83"/>
    <w:rsid w:val="007A1F86"/>
    <w:rsid w:val="007A6366"/>
    <w:rsid w:val="007A6BC2"/>
    <w:rsid w:val="007A70A9"/>
    <w:rsid w:val="007A7F1C"/>
    <w:rsid w:val="007B01AD"/>
    <w:rsid w:val="007B0B0D"/>
    <w:rsid w:val="007B0DCE"/>
    <w:rsid w:val="007B1414"/>
    <w:rsid w:val="007B296C"/>
    <w:rsid w:val="007B31C9"/>
    <w:rsid w:val="007B3D2D"/>
    <w:rsid w:val="007B46C5"/>
    <w:rsid w:val="007B63DE"/>
    <w:rsid w:val="007B67F1"/>
    <w:rsid w:val="007B715A"/>
    <w:rsid w:val="007B7EF6"/>
    <w:rsid w:val="007C0100"/>
    <w:rsid w:val="007C26E3"/>
    <w:rsid w:val="007C2F0A"/>
    <w:rsid w:val="007C6017"/>
    <w:rsid w:val="007C6F02"/>
    <w:rsid w:val="007D01FF"/>
    <w:rsid w:val="007D18AE"/>
    <w:rsid w:val="007D20C0"/>
    <w:rsid w:val="007D34D3"/>
    <w:rsid w:val="007D46E4"/>
    <w:rsid w:val="007D7322"/>
    <w:rsid w:val="007D78C0"/>
    <w:rsid w:val="007D7A3B"/>
    <w:rsid w:val="007D7E99"/>
    <w:rsid w:val="007E04AE"/>
    <w:rsid w:val="007E29F0"/>
    <w:rsid w:val="007E3557"/>
    <w:rsid w:val="007E3586"/>
    <w:rsid w:val="007E4915"/>
    <w:rsid w:val="007E5244"/>
    <w:rsid w:val="007E5F96"/>
    <w:rsid w:val="007E6475"/>
    <w:rsid w:val="007E73BB"/>
    <w:rsid w:val="007E77B2"/>
    <w:rsid w:val="007E7DE7"/>
    <w:rsid w:val="007F0067"/>
    <w:rsid w:val="007F10D1"/>
    <w:rsid w:val="007F1A9D"/>
    <w:rsid w:val="007F3450"/>
    <w:rsid w:val="007F4652"/>
    <w:rsid w:val="007F4915"/>
    <w:rsid w:val="007F4CED"/>
    <w:rsid w:val="007F5ACB"/>
    <w:rsid w:val="007F5D41"/>
    <w:rsid w:val="007F6504"/>
    <w:rsid w:val="007F7B62"/>
    <w:rsid w:val="007F7D2A"/>
    <w:rsid w:val="008001F8"/>
    <w:rsid w:val="00800946"/>
    <w:rsid w:val="00802F85"/>
    <w:rsid w:val="008032BD"/>
    <w:rsid w:val="00803635"/>
    <w:rsid w:val="00804330"/>
    <w:rsid w:val="00806CC7"/>
    <w:rsid w:val="00810B6D"/>
    <w:rsid w:val="0081200D"/>
    <w:rsid w:val="00812CC2"/>
    <w:rsid w:val="00812E4B"/>
    <w:rsid w:val="00814666"/>
    <w:rsid w:val="00814CE1"/>
    <w:rsid w:val="00817727"/>
    <w:rsid w:val="0082114D"/>
    <w:rsid w:val="00822D53"/>
    <w:rsid w:val="008232AB"/>
    <w:rsid w:val="00823386"/>
    <w:rsid w:val="00823F8E"/>
    <w:rsid w:val="00825F7D"/>
    <w:rsid w:val="0082664E"/>
    <w:rsid w:val="008276F9"/>
    <w:rsid w:val="008307B9"/>
    <w:rsid w:val="00834CA9"/>
    <w:rsid w:val="008355A3"/>
    <w:rsid w:val="00837309"/>
    <w:rsid w:val="00840E35"/>
    <w:rsid w:val="008412B8"/>
    <w:rsid w:val="00843B7B"/>
    <w:rsid w:val="00845E9D"/>
    <w:rsid w:val="0084621B"/>
    <w:rsid w:val="00846C95"/>
    <w:rsid w:val="00847A4B"/>
    <w:rsid w:val="00854838"/>
    <w:rsid w:val="00856FE1"/>
    <w:rsid w:val="00857535"/>
    <w:rsid w:val="008576D1"/>
    <w:rsid w:val="00862102"/>
    <w:rsid w:val="008625EA"/>
    <w:rsid w:val="0086397A"/>
    <w:rsid w:val="00865273"/>
    <w:rsid w:val="00867AB1"/>
    <w:rsid w:val="008702AC"/>
    <w:rsid w:val="00870C97"/>
    <w:rsid w:val="00871D65"/>
    <w:rsid w:val="0087235D"/>
    <w:rsid w:val="00872B28"/>
    <w:rsid w:val="00873CDD"/>
    <w:rsid w:val="00873F7E"/>
    <w:rsid w:val="00876933"/>
    <w:rsid w:val="008776A9"/>
    <w:rsid w:val="00882B9D"/>
    <w:rsid w:val="00882E60"/>
    <w:rsid w:val="0088496B"/>
    <w:rsid w:val="00885809"/>
    <w:rsid w:val="0088735F"/>
    <w:rsid w:val="008905C3"/>
    <w:rsid w:val="00893DD5"/>
    <w:rsid w:val="00893E19"/>
    <w:rsid w:val="0089455F"/>
    <w:rsid w:val="008945AF"/>
    <w:rsid w:val="00896470"/>
    <w:rsid w:val="00896480"/>
    <w:rsid w:val="00896A7D"/>
    <w:rsid w:val="00897CD3"/>
    <w:rsid w:val="008A0E5F"/>
    <w:rsid w:val="008A0FC7"/>
    <w:rsid w:val="008A1726"/>
    <w:rsid w:val="008A246C"/>
    <w:rsid w:val="008A3260"/>
    <w:rsid w:val="008A48A7"/>
    <w:rsid w:val="008A4DAC"/>
    <w:rsid w:val="008A58DD"/>
    <w:rsid w:val="008A73E3"/>
    <w:rsid w:val="008B20FC"/>
    <w:rsid w:val="008B2AB3"/>
    <w:rsid w:val="008B42ED"/>
    <w:rsid w:val="008B558F"/>
    <w:rsid w:val="008B6072"/>
    <w:rsid w:val="008B7D0C"/>
    <w:rsid w:val="008B7EF2"/>
    <w:rsid w:val="008C0274"/>
    <w:rsid w:val="008C081F"/>
    <w:rsid w:val="008C0C15"/>
    <w:rsid w:val="008C1077"/>
    <w:rsid w:val="008C2A68"/>
    <w:rsid w:val="008C3144"/>
    <w:rsid w:val="008C6442"/>
    <w:rsid w:val="008C6511"/>
    <w:rsid w:val="008D35E5"/>
    <w:rsid w:val="008D375D"/>
    <w:rsid w:val="008D4F36"/>
    <w:rsid w:val="008D580C"/>
    <w:rsid w:val="008D5B27"/>
    <w:rsid w:val="008D66DB"/>
    <w:rsid w:val="008D6808"/>
    <w:rsid w:val="008E0757"/>
    <w:rsid w:val="008E600B"/>
    <w:rsid w:val="008E609A"/>
    <w:rsid w:val="008E679E"/>
    <w:rsid w:val="008E6A33"/>
    <w:rsid w:val="008F2A18"/>
    <w:rsid w:val="008F391F"/>
    <w:rsid w:val="008F3F09"/>
    <w:rsid w:val="008F4345"/>
    <w:rsid w:val="008F484C"/>
    <w:rsid w:val="008F7713"/>
    <w:rsid w:val="0090005E"/>
    <w:rsid w:val="00903A3B"/>
    <w:rsid w:val="0090419B"/>
    <w:rsid w:val="0090422F"/>
    <w:rsid w:val="00906692"/>
    <w:rsid w:val="00906C91"/>
    <w:rsid w:val="0091011C"/>
    <w:rsid w:val="009106DD"/>
    <w:rsid w:val="00913F85"/>
    <w:rsid w:val="00915D8F"/>
    <w:rsid w:val="00916AA3"/>
    <w:rsid w:val="00917430"/>
    <w:rsid w:val="00921044"/>
    <w:rsid w:val="00921FF9"/>
    <w:rsid w:val="0092332F"/>
    <w:rsid w:val="00926748"/>
    <w:rsid w:val="00927CF5"/>
    <w:rsid w:val="009330F0"/>
    <w:rsid w:val="00933B70"/>
    <w:rsid w:val="00934242"/>
    <w:rsid w:val="00935117"/>
    <w:rsid w:val="00942D86"/>
    <w:rsid w:val="00945AA8"/>
    <w:rsid w:val="00947A3B"/>
    <w:rsid w:val="00950129"/>
    <w:rsid w:val="00950349"/>
    <w:rsid w:val="00950666"/>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3867"/>
    <w:rsid w:val="0098585C"/>
    <w:rsid w:val="00990CFA"/>
    <w:rsid w:val="00991AEA"/>
    <w:rsid w:val="00995878"/>
    <w:rsid w:val="00995E79"/>
    <w:rsid w:val="009A0430"/>
    <w:rsid w:val="009A4F3A"/>
    <w:rsid w:val="009B0DAF"/>
    <w:rsid w:val="009B362C"/>
    <w:rsid w:val="009B3F8E"/>
    <w:rsid w:val="009B4071"/>
    <w:rsid w:val="009B4DD4"/>
    <w:rsid w:val="009B504D"/>
    <w:rsid w:val="009B514E"/>
    <w:rsid w:val="009B532D"/>
    <w:rsid w:val="009B5A4B"/>
    <w:rsid w:val="009B697E"/>
    <w:rsid w:val="009B70C2"/>
    <w:rsid w:val="009B798A"/>
    <w:rsid w:val="009C334E"/>
    <w:rsid w:val="009C3460"/>
    <w:rsid w:val="009C37AC"/>
    <w:rsid w:val="009C3975"/>
    <w:rsid w:val="009C519F"/>
    <w:rsid w:val="009C57F8"/>
    <w:rsid w:val="009C5BA7"/>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078A"/>
    <w:rsid w:val="00A11DD7"/>
    <w:rsid w:val="00A12A74"/>
    <w:rsid w:val="00A14C1F"/>
    <w:rsid w:val="00A16567"/>
    <w:rsid w:val="00A17FDB"/>
    <w:rsid w:val="00A20FC4"/>
    <w:rsid w:val="00A21B89"/>
    <w:rsid w:val="00A21EDC"/>
    <w:rsid w:val="00A260B2"/>
    <w:rsid w:val="00A30E67"/>
    <w:rsid w:val="00A32584"/>
    <w:rsid w:val="00A32914"/>
    <w:rsid w:val="00A33C10"/>
    <w:rsid w:val="00A33D79"/>
    <w:rsid w:val="00A3643E"/>
    <w:rsid w:val="00A36FCF"/>
    <w:rsid w:val="00A4163A"/>
    <w:rsid w:val="00A42CB2"/>
    <w:rsid w:val="00A45114"/>
    <w:rsid w:val="00A45958"/>
    <w:rsid w:val="00A45ADF"/>
    <w:rsid w:val="00A46BC9"/>
    <w:rsid w:val="00A4720B"/>
    <w:rsid w:val="00A509D1"/>
    <w:rsid w:val="00A50C11"/>
    <w:rsid w:val="00A51F4C"/>
    <w:rsid w:val="00A52F67"/>
    <w:rsid w:val="00A53B6D"/>
    <w:rsid w:val="00A6252A"/>
    <w:rsid w:val="00A626D8"/>
    <w:rsid w:val="00A64E85"/>
    <w:rsid w:val="00A66588"/>
    <w:rsid w:val="00A66AE9"/>
    <w:rsid w:val="00A703C7"/>
    <w:rsid w:val="00A71922"/>
    <w:rsid w:val="00A77291"/>
    <w:rsid w:val="00A80214"/>
    <w:rsid w:val="00A81226"/>
    <w:rsid w:val="00A84B35"/>
    <w:rsid w:val="00A859F1"/>
    <w:rsid w:val="00A93A4F"/>
    <w:rsid w:val="00A9432F"/>
    <w:rsid w:val="00A95B29"/>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143"/>
    <w:rsid w:val="00AC53A9"/>
    <w:rsid w:val="00AC6FC5"/>
    <w:rsid w:val="00AD0284"/>
    <w:rsid w:val="00AD050B"/>
    <w:rsid w:val="00AD08A8"/>
    <w:rsid w:val="00AD0F1C"/>
    <w:rsid w:val="00AD25E1"/>
    <w:rsid w:val="00AD4DA5"/>
    <w:rsid w:val="00AD6013"/>
    <w:rsid w:val="00AD6024"/>
    <w:rsid w:val="00AD6750"/>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06B9"/>
    <w:rsid w:val="00B01D79"/>
    <w:rsid w:val="00B02E16"/>
    <w:rsid w:val="00B0523F"/>
    <w:rsid w:val="00B06CE0"/>
    <w:rsid w:val="00B07145"/>
    <w:rsid w:val="00B10251"/>
    <w:rsid w:val="00B14C74"/>
    <w:rsid w:val="00B16851"/>
    <w:rsid w:val="00B2220E"/>
    <w:rsid w:val="00B22874"/>
    <w:rsid w:val="00B27A9D"/>
    <w:rsid w:val="00B312A7"/>
    <w:rsid w:val="00B33F74"/>
    <w:rsid w:val="00B3529F"/>
    <w:rsid w:val="00B357F9"/>
    <w:rsid w:val="00B35E1B"/>
    <w:rsid w:val="00B35FEE"/>
    <w:rsid w:val="00B37176"/>
    <w:rsid w:val="00B40A29"/>
    <w:rsid w:val="00B424FC"/>
    <w:rsid w:val="00B42A7E"/>
    <w:rsid w:val="00B42FCE"/>
    <w:rsid w:val="00B4414A"/>
    <w:rsid w:val="00B447EF"/>
    <w:rsid w:val="00B44E39"/>
    <w:rsid w:val="00B471A4"/>
    <w:rsid w:val="00B47ECE"/>
    <w:rsid w:val="00B50896"/>
    <w:rsid w:val="00B50FFF"/>
    <w:rsid w:val="00B51717"/>
    <w:rsid w:val="00B5199A"/>
    <w:rsid w:val="00B51F3B"/>
    <w:rsid w:val="00B53D60"/>
    <w:rsid w:val="00B54888"/>
    <w:rsid w:val="00B56DC9"/>
    <w:rsid w:val="00B57847"/>
    <w:rsid w:val="00B57ED6"/>
    <w:rsid w:val="00B6110A"/>
    <w:rsid w:val="00B63DB5"/>
    <w:rsid w:val="00B65A39"/>
    <w:rsid w:val="00B67191"/>
    <w:rsid w:val="00B70FB1"/>
    <w:rsid w:val="00B717C0"/>
    <w:rsid w:val="00B72115"/>
    <w:rsid w:val="00B7306C"/>
    <w:rsid w:val="00B73FFB"/>
    <w:rsid w:val="00B76737"/>
    <w:rsid w:val="00B81F2C"/>
    <w:rsid w:val="00B829D3"/>
    <w:rsid w:val="00B83E78"/>
    <w:rsid w:val="00B84730"/>
    <w:rsid w:val="00B85367"/>
    <w:rsid w:val="00B85459"/>
    <w:rsid w:val="00B908CD"/>
    <w:rsid w:val="00B90AD6"/>
    <w:rsid w:val="00B910A9"/>
    <w:rsid w:val="00B917AD"/>
    <w:rsid w:val="00B91B2E"/>
    <w:rsid w:val="00B94723"/>
    <w:rsid w:val="00B948C5"/>
    <w:rsid w:val="00B966D9"/>
    <w:rsid w:val="00B977A7"/>
    <w:rsid w:val="00B97C63"/>
    <w:rsid w:val="00BA00E6"/>
    <w:rsid w:val="00BA04E9"/>
    <w:rsid w:val="00BA2D0A"/>
    <w:rsid w:val="00BA3551"/>
    <w:rsid w:val="00BA6026"/>
    <w:rsid w:val="00BB35E9"/>
    <w:rsid w:val="00BB51DF"/>
    <w:rsid w:val="00BB556E"/>
    <w:rsid w:val="00BB5A88"/>
    <w:rsid w:val="00BB6658"/>
    <w:rsid w:val="00BC277C"/>
    <w:rsid w:val="00BC44C1"/>
    <w:rsid w:val="00BC46D5"/>
    <w:rsid w:val="00BC4854"/>
    <w:rsid w:val="00BC488B"/>
    <w:rsid w:val="00BC4C48"/>
    <w:rsid w:val="00BD49CA"/>
    <w:rsid w:val="00BD5475"/>
    <w:rsid w:val="00BD7564"/>
    <w:rsid w:val="00BE00C5"/>
    <w:rsid w:val="00BE029F"/>
    <w:rsid w:val="00BE27D7"/>
    <w:rsid w:val="00BE3AEC"/>
    <w:rsid w:val="00BE5BF1"/>
    <w:rsid w:val="00BE7938"/>
    <w:rsid w:val="00BF2D94"/>
    <w:rsid w:val="00BF3495"/>
    <w:rsid w:val="00BF4841"/>
    <w:rsid w:val="00BF6517"/>
    <w:rsid w:val="00BF764D"/>
    <w:rsid w:val="00C007D5"/>
    <w:rsid w:val="00C01E94"/>
    <w:rsid w:val="00C06DB4"/>
    <w:rsid w:val="00C07187"/>
    <w:rsid w:val="00C0798A"/>
    <w:rsid w:val="00C07DD0"/>
    <w:rsid w:val="00C1497E"/>
    <w:rsid w:val="00C155E4"/>
    <w:rsid w:val="00C166A5"/>
    <w:rsid w:val="00C2029C"/>
    <w:rsid w:val="00C20C94"/>
    <w:rsid w:val="00C21BDD"/>
    <w:rsid w:val="00C22F9A"/>
    <w:rsid w:val="00C232A9"/>
    <w:rsid w:val="00C2377C"/>
    <w:rsid w:val="00C25869"/>
    <w:rsid w:val="00C263A9"/>
    <w:rsid w:val="00C26460"/>
    <w:rsid w:val="00C2649B"/>
    <w:rsid w:val="00C26BF7"/>
    <w:rsid w:val="00C27366"/>
    <w:rsid w:val="00C30458"/>
    <w:rsid w:val="00C308E2"/>
    <w:rsid w:val="00C31041"/>
    <w:rsid w:val="00C31281"/>
    <w:rsid w:val="00C317A1"/>
    <w:rsid w:val="00C31C14"/>
    <w:rsid w:val="00C3249F"/>
    <w:rsid w:val="00C32890"/>
    <w:rsid w:val="00C32A2C"/>
    <w:rsid w:val="00C33C56"/>
    <w:rsid w:val="00C34238"/>
    <w:rsid w:val="00C34B69"/>
    <w:rsid w:val="00C34CB7"/>
    <w:rsid w:val="00C37F1F"/>
    <w:rsid w:val="00C40050"/>
    <w:rsid w:val="00C40F8D"/>
    <w:rsid w:val="00C41D28"/>
    <w:rsid w:val="00C4436C"/>
    <w:rsid w:val="00C4463C"/>
    <w:rsid w:val="00C457FA"/>
    <w:rsid w:val="00C47046"/>
    <w:rsid w:val="00C47430"/>
    <w:rsid w:val="00C47919"/>
    <w:rsid w:val="00C50164"/>
    <w:rsid w:val="00C5041E"/>
    <w:rsid w:val="00C506F4"/>
    <w:rsid w:val="00C51276"/>
    <w:rsid w:val="00C515CE"/>
    <w:rsid w:val="00C51858"/>
    <w:rsid w:val="00C51B4F"/>
    <w:rsid w:val="00C54408"/>
    <w:rsid w:val="00C5467D"/>
    <w:rsid w:val="00C55851"/>
    <w:rsid w:val="00C56418"/>
    <w:rsid w:val="00C60CF7"/>
    <w:rsid w:val="00C60E7C"/>
    <w:rsid w:val="00C616C6"/>
    <w:rsid w:val="00C62F8F"/>
    <w:rsid w:val="00C63469"/>
    <w:rsid w:val="00C63562"/>
    <w:rsid w:val="00C641BF"/>
    <w:rsid w:val="00C64374"/>
    <w:rsid w:val="00C64911"/>
    <w:rsid w:val="00C649BE"/>
    <w:rsid w:val="00C667B7"/>
    <w:rsid w:val="00C70984"/>
    <w:rsid w:val="00C72A0A"/>
    <w:rsid w:val="00C73358"/>
    <w:rsid w:val="00C73C79"/>
    <w:rsid w:val="00C7469F"/>
    <w:rsid w:val="00C75509"/>
    <w:rsid w:val="00C757CA"/>
    <w:rsid w:val="00C768EA"/>
    <w:rsid w:val="00C81BBE"/>
    <w:rsid w:val="00C82701"/>
    <w:rsid w:val="00C8375C"/>
    <w:rsid w:val="00C84265"/>
    <w:rsid w:val="00C853A3"/>
    <w:rsid w:val="00C8648C"/>
    <w:rsid w:val="00C86AAE"/>
    <w:rsid w:val="00C87A15"/>
    <w:rsid w:val="00C87D57"/>
    <w:rsid w:val="00C90D12"/>
    <w:rsid w:val="00C93834"/>
    <w:rsid w:val="00C938E4"/>
    <w:rsid w:val="00C951E0"/>
    <w:rsid w:val="00C95B85"/>
    <w:rsid w:val="00C96199"/>
    <w:rsid w:val="00C970A3"/>
    <w:rsid w:val="00CA01B3"/>
    <w:rsid w:val="00CA27CE"/>
    <w:rsid w:val="00CA33F0"/>
    <w:rsid w:val="00CA448B"/>
    <w:rsid w:val="00CB0253"/>
    <w:rsid w:val="00CB2689"/>
    <w:rsid w:val="00CB2B31"/>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475"/>
    <w:rsid w:val="00CD57D5"/>
    <w:rsid w:val="00CD587E"/>
    <w:rsid w:val="00CD5B52"/>
    <w:rsid w:val="00CD5C85"/>
    <w:rsid w:val="00CD5DBD"/>
    <w:rsid w:val="00CE027B"/>
    <w:rsid w:val="00CE1C53"/>
    <w:rsid w:val="00CE2247"/>
    <w:rsid w:val="00CE36A9"/>
    <w:rsid w:val="00CE37D0"/>
    <w:rsid w:val="00CE46C6"/>
    <w:rsid w:val="00CE4C66"/>
    <w:rsid w:val="00CE5622"/>
    <w:rsid w:val="00CE5FEA"/>
    <w:rsid w:val="00CE676D"/>
    <w:rsid w:val="00CF0142"/>
    <w:rsid w:val="00D00C99"/>
    <w:rsid w:val="00D01599"/>
    <w:rsid w:val="00D01620"/>
    <w:rsid w:val="00D01819"/>
    <w:rsid w:val="00D02F5F"/>
    <w:rsid w:val="00D057F1"/>
    <w:rsid w:val="00D06408"/>
    <w:rsid w:val="00D068F3"/>
    <w:rsid w:val="00D06A67"/>
    <w:rsid w:val="00D07550"/>
    <w:rsid w:val="00D10594"/>
    <w:rsid w:val="00D1595A"/>
    <w:rsid w:val="00D23FC5"/>
    <w:rsid w:val="00D2444E"/>
    <w:rsid w:val="00D24D23"/>
    <w:rsid w:val="00D26812"/>
    <w:rsid w:val="00D2797A"/>
    <w:rsid w:val="00D31B4A"/>
    <w:rsid w:val="00D31C46"/>
    <w:rsid w:val="00D32668"/>
    <w:rsid w:val="00D33196"/>
    <w:rsid w:val="00D33DB4"/>
    <w:rsid w:val="00D3482C"/>
    <w:rsid w:val="00D4021D"/>
    <w:rsid w:val="00D40D2B"/>
    <w:rsid w:val="00D4693E"/>
    <w:rsid w:val="00D504D8"/>
    <w:rsid w:val="00D50B71"/>
    <w:rsid w:val="00D50D8A"/>
    <w:rsid w:val="00D549AF"/>
    <w:rsid w:val="00D5632C"/>
    <w:rsid w:val="00D56A7C"/>
    <w:rsid w:val="00D623F6"/>
    <w:rsid w:val="00D66539"/>
    <w:rsid w:val="00D668EF"/>
    <w:rsid w:val="00D67A24"/>
    <w:rsid w:val="00D67CD3"/>
    <w:rsid w:val="00D70CEC"/>
    <w:rsid w:val="00D71F59"/>
    <w:rsid w:val="00D742FF"/>
    <w:rsid w:val="00D74D3D"/>
    <w:rsid w:val="00D74E67"/>
    <w:rsid w:val="00D76302"/>
    <w:rsid w:val="00D76EC7"/>
    <w:rsid w:val="00D776CC"/>
    <w:rsid w:val="00D813D3"/>
    <w:rsid w:val="00D821B2"/>
    <w:rsid w:val="00D834C4"/>
    <w:rsid w:val="00D84763"/>
    <w:rsid w:val="00D857CD"/>
    <w:rsid w:val="00D86182"/>
    <w:rsid w:val="00D878C3"/>
    <w:rsid w:val="00D87A87"/>
    <w:rsid w:val="00D904F9"/>
    <w:rsid w:val="00D9100D"/>
    <w:rsid w:val="00D929CC"/>
    <w:rsid w:val="00D958B9"/>
    <w:rsid w:val="00D96554"/>
    <w:rsid w:val="00D9729C"/>
    <w:rsid w:val="00DA0E56"/>
    <w:rsid w:val="00DA1304"/>
    <w:rsid w:val="00DA4851"/>
    <w:rsid w:val="00DA5599"/>
    <w:rsid w:val="00DA65CB"/>
    <w:rsid w:val="00DA6F39"/>
    <w:rsid w:val="00DA75F0"/>
    <w:rsid w:val="00DB03DD"/>
    <w:rsid w:val="00DB1A44"/>
    <w:rsid w:val="00DB1AC4"/>
    <w:rsid w:val="00DB3999"/>
    <w:rsid w:val="00DB62C8"/>
    <w:rsid w:val="00DC25C2"/>
    <w:rsid w:val="00DC5387"/>
    <w:rsid w:val="00DC71CE"/>
    <w:rsid w:val="00DC7521"/>
    <w:rsid w:val="00DD0EEB"/>
    <w:rsid w:val="00DD2C3F"/>
    <w:rsid w:val="00DD3727"/>
    <w:rsid w:val="00DD38CD"/>
    <w:rsid w:val="00DD3B7B"/>
    <w:rsid w:val="00DD3ECD"/>
    <w:rsid w:val="00DD5705"/>
    <w:rsid w:val="00DD7216"/>
    <w:rsid w:val="00DE0061"/>
    <w:rsid w:val="00DE028A"/>
    <w:rsid w:val="00DE0ABE"/>
    <w:rsid w:val="00DE19E1"/>
    <w:rsid w:val="00DE294E"/>
    <w:rsid w:val="00DE298F"/>
    <w:rsid w:val="00DE3CE5"/>
    <w:rsid w:val="00DE5610"/>
    <w:rsid w:val="00DE5B2C"/>
    <w:rsid w:val="00DE64DA"/>
    <w:rsid w:val="00DE7301"/>
    <w:rsid w:val="00DE7B20"/>
    <w:rsid w:val="00DF0CF3"/>
    <w:rsid w:val="00DF4451"/>
    <w:rsid w:val="00E006F9"/>
    <w:rsid w:val="00E0271A"/>
    <w:rsid w:val="00E03152"/>
    <w:rsid w:val="00E03F2A"/>
    <w:rsid w:val="00E047F1"/>
    <w:rsid w:val="00E14492"/>
    <w:rsid w:val="00E15179"/>
    <w:rsid w:val="00E157C2"/>
    <w:rsid w:val="00E166CE"/>
    <w:rsid w:val="00E16C97"/>
    <w:rsid w:val="00E17493"/>
    <w:rsid w:val="00E207DD"/>
    <w:rsid w:val="00E209E9"/>
    <w:rsid w:val="00E21B8F"/>
    <w:rsid w:val="00E22C2D"/>
    <w:rsid w:val="00E231FB"/>
    <w:rsid w:val="00E23F06"/>
    <w:rsid w:val="00E2612A"/>
    <w:rsid w:val="00E313B1"/>
    <w:rsid w:val="00E316AE"/>
    <w:rsid w:val="00E32837"/>
    <w:rsid w:val="00E352E0"/>
    <w:rsid w:val="00E367EB"/>
    <w:rsid w:val="00E40A83"/>
    <w:rsid w:val="00E42B5F"/>
    <w:rsid w:val="00E45330"/>
    <w:rsid w:val="00E46875"/>
    <w:rsid w:val="00E47C50"/>
    <w:rsid w:val="00E47DFE"/>
    <w:rsid w:val="00E53B03"/>
    <w:rsid w:val="00E54BCC"/>
    <w:rsid w:val="00E6121F"/>
    <w:rsid w:val="00E61839"/>
    <w:rsid w:val="00E61D61"/>
    <w:rsid w:val="00E629C8"/>
    <w:rsid w:val="00E63400"/>
    <w:rsid w:val="00E64124"/>
    <w:rsid w:val="00E64176"/>
    <w:rsid w:val="00E67279"/>
    <w:rsid w:val="00E67877"/>
    <w:rsid w:val="00E7294C"/>
    <w:rsid w:val="00E72B8E"/>
    <w:rsid w:val="00E72C48"/>
    <w:rsid w:val="00E75156"/>
    <w:rsid w:val="00E75FB1"/>
    <w:rsid w:val="00E80A0C"/>
    <w:rsid w:val="00E81097"/>
    <w:rsid w:val="00E8197A"/>
    <w:rsid w:val="00E81A1A"/>
    <w:rsid w:val="00E81FBF"/>
    <w:rsid w:val="00E90C62"/>
    <w:rsid w:val="00E92182"/>
    <w:rsid w:val="00E92D78"/>
    <w:rsid w:val="00E943D6"/>
    <w:rsid w:val="00E96083"/>
    <w:rsid w:val="00E96328"/>
    <w:rsid w:val="00E97506"/>
    <w:rsid w:val="00EA0748"/>
    <w:rsid w:val="00EA0A67"/>
    <w:rsid w:val="00EA138E"/>
    <w:rsid w:val="00EA519B"/>
    <w:rsid w:val="00EA60F9"/>
    <w:rsid w:val="00EA6FF6"/>
    <w:rsid w:val="00EB569E"/>
    <w:rsid w:val="00EB681F"/>
    <w:rsid w:val="00EC144B"/>
    <w:rsid w:val="00EC21CD"/>
    <w:rsid w:val="00EC3A66"/>
    <w:rsid w:val="00EC41D1"/>
    <w:rsid w:val="00EC4567"/>
    <w:rsid w:val="00EC4DC7"/>
    <w:rsid w:val="00EC55F0"/>
    <w:rsid w:val="00EC5776"/>
    <w:rsid w:val="00ED0C74"/>
    <w:rsid w:val="00ED371A"/>
    <w:rsid w:val="00ED5125"/>
    <w:rsid w:val="00ED570C"/>
    <w:rsid w:val="00ED574C"/>
    <w:rsid w:val="00ED57E8"/>
    <w:rsid w:val="00ED62EA"/>
    <w:rsid w:val="00ED6567"/>
    <w:rsid w:val="00ED670F"/>
    <w:rsid w:val="00ED75CC"/>
    <w:rsid w:val="00EE0EF0"/>
    <w:rsid w:val="00EE0F30"/>
    <w:rsid w:val="00EE2561"/>
    <w:rsid w:val="00EE30B7"/>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20CAB"/>
    <w:rsid w:val="00F21075"/>
    <w:rsid w:val="00F30870"/>
    <w:rsid w:val="00F30F12"/>
    <w:rsid w:val="00F312EB"/>
    <w:rsid w:val="00F329AE"/>
    <w:rsid w:val="00F32CEC"/>
    <w:rsid w:val="00F33AC0"/>
    <w:rsid w:val="00F34991"/>
    <w:rsid w:val="00F35684"/>
    <w:rsid w:val="00F35D71"/>
    <w:rsid w:val="00F37E97"/>
    <w:rsid w:val="00F42100"/>
    <w:rsid w:val="00F422C6"/>
    <w:rsid w:val="00F4351D"/>
    <w:rsid w:val="00F4779A"/>
    <w:rsid w:val="00F47819"/>
    <w:rsid w:val="00F5110B"/>
    <w:rsid w:val="00F5241E"/>
    <w:rsid w:val="00F5725D"/>
    <w:rsid w:val="00F60679"/>
    <w:rsid w:val="00F63290"/>
    <w:rsid w:val="00F63CCB"/>
    <w:rsid w:val="00F64EE2"/>
    <w:rsid w:val="00F65553"/>
    <w:rsid w:val="00F73902"/>
    <w:rsid w:val="00F73B27"/>
    <w:rsid w:val="00F75F34"/>
    <w:rsid w:val="00F760FB"/>
    <w:rsid w:val="00F80843"/>
    <w:rsid w:val="00F82170"/>
    <w:rsid w:val="00F82403"/>
    <w:rsid w:val="00F82AAD"/>
    <w:rsid w:val="00F84F2A"/>
    <w:rsid w:val="00F8506E"/>
    <w:rsid w:val="00F857D9"/>
    <w:rsid w:val="00F85976"/>
    <w:rsid w:val="00F86589"/>
    <w:rsid w:val="00F91AEC"/>
    <w:rsid w:val="00F91C47"/>
    <w:rsid w:val="00F92FAE"/>
    <w:rsid w:val="00F93941"/>
    <w:rsid w:val="00F93F2F"/>
    <w:rsid w:val="00F95D0A"/>
    <w:rsid w:val="00F96C7F"/>
    <w:rsid w:val="00F96EE9"/>
    <w:rsid w:val="00F97301"/>
    <w:rsid w:val="00FA0DA3"/>
    <w:rsid w:val="00FA2D8C"/>
    <w:rsid w:val="00FA3619"/>
    <w:rsid w:val="00FB0731"/>
    <w:rsid w:val="00FB10D6"/>
    <w:rsid w:val="00FB11A9"/>
    <w:rsid w:val="00FB1C77"/>
    <w:rsid w:val="00FB328D"/>
    <w:rsid w:val="00FB400B"/>
    <w:rsid w:val="00FB58AE"/>
    <w:rsid w:val="00FB73A3"/>
    <w:rsid w:val="00FC40E0"/>
    <w:rsid w:val="00FC53BD"/>
    <w:rsid w:val="00FC64F7"/>
    <w:rsid w:val="00FD0645"/>
    <w:rsid w:val="00FD4DBB"/>
    <w:rsid w:val="00FD590B"/>
    <w:rsid w:val="00FD6221"/>
    <w:rsid w:val="00FD7BD6"/>
    <w:rsid w:val="00FE116A"/>
    <w:rsid w:val="00FE3F9D"/>
    <w:rsid w:val="00FE454B"/>
    <w:rsid w:val="00FF0F17"/>
    <w:rsid w:val="00FF1476"/>
    <w:rsid w:val="00FF2004"/>
    <w:rsid w:val="00FF58BB"/>
    <w:rsid w:val="00FF5D23"/>
    <w:rsid w:val="00FF5ECC"/>
    <w:rsid w:val="00FF60C3"/>
    <w:rsid w:val="00FF6C6C"/>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hyperlink" Target="https://github.com/jennifernolan/FYP-Development-Navigation-Assistant/tree/master/Final_Dissertation_Code" TargetMode="External"/><Relationship Id="rId47" Type="http://schemas.openxmlformats.org/officeDocument/2006/relationships/image" Target="media/image36.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machinethink.net/blog/mobilenet-v2/" TargetMode="External"/><Relationship Id="rId89" Type="http://schemas.openxmlformats.org/officeDocument/2006/relationships/hyperlink" Target="https://thepihut.com/blogs/raspberry-pi-tutorials/hc-sr04-ultrasonic-range-sensor-on-the-raspberry-pi" TargetMode="External"/><Relationship Id="rId7" Type="http://schemas.openxmlformats.org/officeDocument/2006/relationships/endnotes" Target="endnotes.xml"/><Relationship Id="rId71" Type="http://schemas.openxmlformats.org/officeDocument/2006/relationships/hyperlink" Target="https://www.analyticsvidhya.com/blog/2019/07/computer-vision-implementing-mask-r-cnn-image-segmentation/" TargetMode="External"/><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github.com/jennifernolan/FYP-Development-Navigation-Assistant/tree/master/Final_Dissertation_Code/Unit_Tests" TargetMode="External"/><Relationship Id="rId66" Type="http://schemas.openxmlformats.org/officeDocument/2006/relationships/image" Target="media/image53.png"/><Relationship Id="rId74" Type="http://schemas.openxmlformats.org/officeDocument/2006/relationships/hyperlink" Target="https://www.analyticsvidhya.com/blog/2018/11/implementation-faster-r-cnn-python-object-detection/" TargetMode="External"/><Relationship Id="rId79" Type="http://schemas.openxmlformats.org/officeDocument/2006/relationships/hyperlink" Target="https://heartbeat.fritz.ai/the-5-computer-vision-techniques-that-will-change-how-you-see-the-world-1ee19334354b" TargetMode="External"/><Relationship Id="rId87" Type="http://schemas.openxmlformats.org/officeDocument/2006/relationships/hyperlink" Target="https://www.pyimagesearch.com/2015/01/19/find-distance-camera-objectmarker-using-python-opencv/" TargetMode="External"/><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hyperlink" Target="https://www.doc.ic.ac.uk/~jce317/introduction-cnns.html" TargetMode="External"/><Relationship Id="rId90" Type="http://schemas.openxmlformats.org/officeDocument/2006/relationships/hyperlink" Target="http://espeak.sourceforge.net/" TargetMode="External"/><Relationship Id="rId95" Type="http://schemas.openxmlformats.org/officeDocument/2006/relationships/image" Target="media/image6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hyperlink" Target="https://www.techopedia.com/definition/32309/computer-vision" TargetMode="External"/><Relationship Id="rId100"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github.com/matterport/Mask_RCNN" TargetMode="External"/><Relationship Id="rId80" Type="http://schemas.openxmlformats.org/officeDocument/2006/relationships/hyperlink" Target="https://blog.eduonix.com/artificial-intelligence/understanding-computer-vision-techniques/" TargetMode="External"/><Relationship Id="rId85" Type="http://schemas.openxmlformats.org/officeDocument/2006/relationships/hyperlink" Target="https://thepihut.com/blogs/raspberry-pi-tutorials/hc-sr04-ultrasonic-range-sensor-on-the-raspberry-pi" TargetMode="External"/><Relationship Id="rId93" Type="http://schemas.openxmlformats.org/officeDocument/2006/relationships/image" Target="media/image59.png"/><Relationship Id="rId98"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hyperlink" Target="https://drive.google.com/file/d/1SbD6ALSVf7xfNM9tCPo6cew5FUAxNjVC/view?usp=sharing"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image" Target="media/image49.jpeg"/><Relationship Id="rId70" Type="http://schemas.openxmlformats.org/officeDocument/2006/relationships/hyperlink" Target="https://uk.mathworks.com/discovery/object-detection.html" TargetMode="External"/><Relationship Id="rId75" Type="http://schemas.openxmlformats.org/officeDocument/2006/relationships/hyperlink" Target="https://engineering.matterport.com/splash-of-color-instance-segmentation-with-mask-r-cnn-and-tensorflow-7c761e238b46" TargetMode="External"/><Relationship Id="rId83" Type="http://schemas.openxmlformats.org/officeDocument/2006/relationships/hyperlink" Target="https://www.analyticsvidhya.com/blog/2018/10/a-step-by-step-introduction-to-the-basic-object-detection-algorithms-part-1/" TargetMode="External"/><Relationship Id="rId88" Type="http://schemas.openxmlformats.org/officeDocument/2006/relationships/hyperlink" Target="https://www.techjini.com/blog/calculate-the-distance-to-object-from-camera/" TargetMode="External"/><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github.com/jennifernolan/FYP-Development-Navigation-Assistant/blob/master/Final_Dissertation_Code/Unit_Tests/UnitTest.xlsx" TargetMode="External"/><Relationship Id="rId65" Type="http://schemas.openxmlformats.org/officeDocument/2006/relationships/image" Target="media/image52.png"/><Relationship Id="rId73" Type="http://schemas.openxmlformats.org/officeDocument/2006/relationships/hyperlink" Target="https://towardsdatascience.com/light-on-math-machine-learning-intuitive-guide-to-convolution-neural-networks-e3f054dd5daa" TargetMode="External"/><Relationship Id="rId78" Type="http://schemas.openxmlformats.org/officeDocument/2006/relationships/hyperlink" Target="https://machinelearningmastery.com/what-is-computer-vision/" TargetMode="External"/><Relationship Id="rId81" Type="http://schemas.openxmlformats.org/officeDocument/2006/relationships/hyperlink" Target="https://www.sam-solutions.com/blog/image-recognition-which-programming-language-to-choose/" TargetMode="External"/><Relationship Id="rId86" Type="http://schemas.openxmlformats.org/officeDocument/2006/relationships/hyperlink" Target="https://randomnerdtutorials.com/complete-guide-for-ultrasonic-sensor-hc-sr04/" TargetMode="External"/><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ncbi.nlm.nih.gov/pubmed/24266810" TargetMode="External"/><Relationship Id="rId97" Type="http://schemas.openxmlformats.org/officeDocument/2006/relationships/image" Target="media/image63.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7983D-884C-4DAF-B102-DC0C30A68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3</TotalTime>
  <Pages>116</Pages>
  <Words>28452</Words>
  <Characters>162179</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9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391</cp:revision>
  <dcterms:created xsi:type="dcterms:W3CDTF">2019-10-08T19:24:00Z</dcterms:created>
  <dcterms:modified xsi:type="dcterms:W3CDTF">2020-04-05T07:40:00Z</dcterms:modified>
</cp:coreProperties>
</file>